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1B3" w:rsidRPr="008961B3" w:rsidRDefault="008961B3" w:rsidP="00EC7ADE">
      <w:pPr>
        <w:pStyle w:val="Title"/>
      </w:pPr>
      <w:r w:rsidRPr="008961B3">
        <w:t>Adding Semantic Scholar data to KTH’s ÅBU</w:t>
      </w:r>
    </w:p>
    <w:p w:rsidR="008961B3" w:rsidRPr="008961B3" w:rsidRDefault="008961B3" w:rsidP="00EC7ADE">
      <w:pPr>
        <w:pStyle w:val="Author"/>
      </w:pPr>
      <w:r w:rsidRPr="008961B3">
        <w:t>Gerald Q. Maguire Jr.</w:t>
      </w:r>
    </w:p>
    <w:p w:rsidR="008961B3" w:rsidRDefault="008B6822" w:rsidP="00EC7ADE">
      <w:pPr>
        <w:pStyle w:val="BodyText"/>
      </w:pPr>
      <w:proofErr w:type="spellStart"/>
      <w:r w:rsidRPr="008B6822">
        <w:t>Seif</w:t>
      </w:r>
      <w:proofErr w:type="spellEnd"/>
      <w:r w:rsidRPr="008B6822">
        <w:t xml:space="preserve"> </w:t>
      </w:r>
      <w:proofErr w:type="spellStart"/>
      <w:r w:rsidRPr="008B6822">
        <w:t>Haridi</w:t>
      </w:r>
      <w:proofErr w:type="spellEnd"/>
      <w:r w:rsidRPr="008B6822">
        <w:t xml:space="preserve"> </w:t>
      </w:r>
      <w:r>
        <w:t>&lt;</w:t>
      </w:r>
      <w:hyperlink r:id="rId9" w:history="1">
        <w:r w:rsidRPr="000A6775">
          <w:rPr>
            <w:rStyle w:val="Hyperlink"/>
          </w:rPr>
          <w:t>haridi@kth.se</w:t>
        </w:r>
      </w:hyperlink>
      <w:r>
        <w:t>&gt; raised the issue of Semantic Scholar as a source of information regarding authors and the impo</w:t>
      </w:r>
      <w:r w:rsidR="00092074">
        <w:t>rtance of their publications. So</w:t>
      </w:r>
      <w:r>
        <w:t xml:space="preserve"> I suggested that he look </w:t>
      </w:r>
      <w:r w:rsidR="00092074">
        <w:t>at making this data available fo</w:t>
      </w:r>
      <w:r>
        <w:t>r the KTH Annual Bibliometric Evaluation (ÅBU).</w:t>
      </w:r>
      <w:r w:rsidR="00092074">
        <w:t xml:space="preserve"> This document presents some of the things that I learned when looking at Semantic Scholar.</w:t>
      </w:r>
    </w:p>
    <w:p w:rsidR="00092074" w:rsidRDefault="00092074" w:rsidP="00EC7ADE">
      <w:pPr>
        <w:pStyle w:val="BodyText"/>
      </w:pPr>
      <w:r>
        <w:t xml:space="preserve">Section </w:t>
      </w:r>
      <w:r>
        <w:fldChar w:fldCharType="begin"/>
      </w:r>
      <w:r>
        <w:instrText xml:space="preserve"> REF _Ref54281987 \n \h </w:instrText>
      </w:r>
      <w:r>
        <w:fldChar w:fldCharType="separate"/>
      </w:r>
      <w:r w:rsidR="00395E5E">
        <w:t>1</w:t>
      </w:r>
      <w:r>
        <w:fldChar w:fldCharType="end"/>
      </w:r>
      <w:r>
        <w:t xml:space="preserve">shows the information that is available for an author and a paper. Section </w:t>
      </w:r>
      <w:r>
        <w:fldChar w:fldCharType="begin"/>
      </w:r>
      <w:r>
        <w:instrText xml:space="preserve"> REF _Ref54282017 \n \h </w:instrText>
      </w:r>
      <w:r>
        <w:fldChar w:fldCharType="separate"/>
      </w:r>
      <w:r w:rsidR="00395E5E">
        <w:t>2</w:t>
      </w:r>
      <w:r>
        <w:fldChar w:fldCharType="end"/>
      </w:r>
      <w:r>
        <w:t xml:space="preserve"> shows the information that is available via the API for an author while Section </w:t>
      </w:r>
      <w:r>
        <w:fldChar w:fldCharType="begin"/>
      </w:r>
      <w:r>
        <w:instrText xml:space="preserve"> REF _Ref54282049 \n \h </w:instrText>
      </w:r>
      <w:r>
        <w:fldChar w:fldCharType="separate"/>
      </w:r>
      <w:r w:rsidR="00395E5E">
        <w:t>3</w:t>
      </w:r>
      <w:r>
        <w:fldChar w:fldCharType="end"/>
      </w:r>
      <w:r>
        <w:t xml:space="preserve"> shows the information that is available for a publication via the API.</w:t>
      </w:r>
    </w:p>
    <w:p w:rsidR="00092074" w:rsidRDefault="00092074" w:rsidP="00EC7ADE">
      <w:pPr>
        <w:pStyle w:val="BodyText"/>
      </w:pPr>
      <w:r>
        <w:t xml:space="preserve">Section </w:t>
      </w:r>
      <w:r>
        <w:fldChar w:fldCharType="begin"/>
      </w:r>
      <w:r>
        <w:instrText xml:space="preserve"> REF _Ref54282077 \n \h </w:instrText>
      </w:r>
      <w:r>
        <w:fldChar w:fldCharType="separate"/>
      </w:r>
      <w:r w:rsidR="00395E5E">
        <w:t>4</w:t>
      </w:r>
      <w:r>
        <w:fldChar w:fldCharType="end"/>
      </w:r>
      <w:r>
        <w:t xml:space="preserve"> describes how one can get the entire corpus (i.e., the underlying data that Semantic Scholar</w:t>
      </w:r>
      <w:r w:rsidR="00A1232F">
        <w:t xml:space="preserve"> – S2</w:t>
      </w:r>
      <w:r>
        <w:t xml:space="preserve">) uses. It is important to note that this is the raw data and not the information computed by Semantic Scholar. To get the computed information one needs to use the API as described at </w:t>
      </w:r>
      <w:hyperlink r:id="rId10" w:history="1">
        <w:r w:rsidRPr="00D67191">
          <w:rPr>
            <w:rStyle w:val="Hyperlink"/>
          </w:rPr>
          <w:t>http://s2-public-api-prod.us-west-2.elasticbeanstalk.com</w:t>
        </w:r>
      </w:hyperlink>
      <w:r>
        <w:t xml:space="preserve">. So why is the corpus interesting? This information is useful to try to match up the information from DiVA about a publication – when the publication is missing one of the identifiers that Semantic Scholar uses: </w:t>
      </w:r>
      <w:r w:rsidRPr="00092074">
        <w:t xml:space="preserve">S2 Paper ID, DOI, </w:t>
      </w:r>
      <w:proofErr w:type="spellStart"/>
      <w:r w:rsidRPr="00092074">
        <w:t>ArXiv</w:t>
      </w:r>
      <w:proofErr w:type="spellEnd"/>
      <w:r w:rsidRPr="00092074">
        <w:t xml:space="preserve"> ID, MAG</w:t>
      </w:r>
      <w:r w:rsidR="00A1232F">
        <w:rPr>
          <w:rStyle w:val="FootnoteReference"/>
        </w:rPr>
        <w:footnoteReference w:id="1"/>
      </w:r>
      <w:r w:rsidRPr="00092074">
        <w:t xml:space="preserve"> ID, ACL ID, PubMed ID</w:t>
      </w:r>
      <w:r w:rsidR="007304FB">
        <w:t xml:space="preserve"> (PMID)</w:t>
      </w:r>
      <w:r w:rsidRPr="00092074">
        <w:t>, Corpus ID,</w:t>
      </w:r>
      <w:r w:rsidR="00A1232F">
        <w:t xml:space="preserve"> Full details of the attributes for a publication are given in </w:t>
      </w:r>
      <w:hyperlink r:id="rId11" w:history="1">
        <w:r w:rsidR="00A1232F" w:rsidRPr="00D67191">
          <w:rPr>
            <w:rStyle w:val="Hyperlink"/>
          </w:rPr>
          <w:t>http://s2-public-api-prod.us-west-2.elasticbeanstalk.com/corpus/</w:t>
        </w:r>
      </w:hyperlink>
      <w:r w:rsidR="00A1232F">
        <w:t xml:space="preserve">. </w:t>
      </w:r>
    </w:p>
    <w:p w:rsidR="00092074" w:rsidRDefault="00092074" w:rsidP="00EC7ADE">
      <w:pPr>
        <w:pStyle w:val="BodyText"/>
      </w:pPr>
    </w:p>
    <w:p w:rsidR="008341CA" w:rsidRDefault="008B6822" w:rsidP="00EC7ADE">
      <w:pPr>
        <w:pStyle w:val="Heading1"/>
      </w:pPr>
      <w:bookmarkStart w:id="0" w:name="_Ref54281987"/>
      <w:r>
        <w:t>What does Semantic Scholar show for an author?</w:t>
      </w:r>
      <w:bookmarkEnd w:id="0"/>
    </w:p>
    <w:p w:rsidR="008B6822" w:rsidRPr="008B6822" w:rsidRDefault="008B6822" w:rsidP="00EC7ADE">
      <w:pPr>
        <w:pStyle w:val="BodyText"/>
      </w:pPr>
      <w:r w:rsidRPr="008B6822">
        <w:fldChar w:fldCharType="begin"/>
      </w:r>
      <w:r w:rsidRPr="008B6822">
        <w:instrText xml:space="preserve"> REF _Ref54262062 \h </w:instrText>
      </w:r>
      <w:r>
        <w:instrText xml:space="preserve"> \* MERGEFORMAT </w:instrText>
      </w:r>
      <w:r w:rsidRPr="008B6822">
        <w:fldChar w:fldCharType="separate"/>
      </w:r>
      <w:r w:rsidR="00395E5E">
        <w:t>Figure 1</w:t>
      </w:r>
      <w:r w:rsidRPr="008B6822">
        <w:fldChar w:fldCharType="end"/>
      </w:r>
      <w:r w:rsidRPr="008B6822">
        <w:t xml:space="preserve"> shows an author</w:t>
      </w:r>
      <w:r>
        <w:t>’</w:t>
      </w:r>
      <w:r w:rsidRPr="008B6822">
        <w:t>s page</w:t>
      </w:r>
      <w:r>
        <w:t xml:space="preserve"> (in this case my own page: </w:t>
      </w:r>
      <w:hyperlink r:id="rId12" w:history="1">
        <w:r w:rsidR="00A82627" w:rsidRPr="000A6775">
          <w:rPr>
            <w:rStyle w:val="Hyperlink"/>
          </w:rPr>
          <w:t>https://www.semanticscholar.org/author/Gerald-Q.-Maguire/1681232</w:t>
        </w:r>
      </w:hyperlink>
      <w:r w:rsidR="00A82627">
        <w:t xml:space="preserve"> </w:t>
      </w:r>
      <w:r w:rsidRPr="008B6822">
        <w:t xml:space="preserve">. </w:t>
      </w:r>
      <w:r w:rsidRPr="008B6822">
        <w:fldChar w:fldCharType="begin"/>
      </w:r>
      <w:r w:rsidRPr="008B6822">
        <w:instrText xml:space="preserve"> REF _Ref54262065 \h </w:instrText>
      </w:r>
      <w:r>
        <w:instrText xml:space="preserve"> \* MERGEFORMAT </w:instrText>
      </w:r>
      <w:r w:rsidRPr="008B6822">
        <w:fldChar w:fldCharType="separate"/>
      </w:r>
      <w:r w:rsidR="00395E5E">
        <w:t>Figure 2</w:t>
      </w:r>
      <w:r w:rsidRPr="008B6822">
        <w:fldChar w:fldCharType="end"/>
      </w:r>
      <w:r w:rsidRPr="008B6822">
        <w:t xml:space="preserve"> shows the Author detail card, while </w:t>
      </w:r>
      <w:r w:rsidRPr="008B6822">
        <w:fldChar w:fldCharType="begin"/>
      </w:r>
      <w:r w:rsidRPr="008B6822">
        <w:instrText xml:space="preserve"> REF _Ref54262068 \h </w:instrText>
      </w:r>
      <w:r>
        <w:instrText xml:space="preserve"> \* MERGEFORMAT </w:instrText>
      </w:r>
      <w:r w:rsidRPr="008B6822">
        <w:fldChar w:fldCharType="separate"/>
      </w:r>
      <w:r w:rsidR="00395E5E">
        <w:t>Figure 3</w:t>
      </w:r>
      <w:r w:rsidRPr="008B6822">
        <w:fldChar w:fldCharType="end"/>
      </w:r>
      <w:r w:rsidRPr="008B6822">
        <w:t xml:space="preserve"> shows the HTML for this Author detail card.</w:t>
      </w:r>
      <w:r w:rsidR="00A82627">
        <w:t xml:space="preserve"> </w:t>
      </w:r>
      <w:r w:rsidR="00A82627">
        <w:fldChar w:fldCharType="begin"/>
      </w:r>
      <w:r w:rsidR="00A82627">
        <w:instrText xml:space="preserve"> REF _Ref54262358 \h </w:instrText>
      </w:r>
      <w:r w:rsidR="00EC7ADE">
        <w:instrText xml:space="preserve"> \* MERGEFORMAT </w:instrText>
      </w:r>
      <w:r w:rsidR="00A82627">
        <w:fldChar w:fldCharType="separate"/>
      </w:r>
      <w:r w:rsidR="00395E5E">
        <w:t xml:space="preserve">Figure </w:t>
      </w:r>
      <w:r w:rsidR="00395E5E">
        <w:rPr>
          <w:noProof/>
        </w:rPr>
        <w:t>4</w:t>
      </w:r>
      <w:r w:rsidR="00A82627">
        <w:fldChar w:fldCharType="end"/>
      </w:r>
      <w:r w:rsidR="00A82627">
        <w:t xml:space="preserve"> shows an example of the page shown for a specific publication.</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drawing>
                <wp:inline distT="0" distB="0" distL="0" distR="0" wp14:anchorId="20D56750" wp14:editId="35E93E75">
                  <wp:extent cx="5732145" cy="27133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ontrol-stats-Screenshot_20201022_1216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2713355"/>
                          </a:xfrm>
                          <a:prstGeom prst="rect">
                            <a:avLst/>
                          </a:prstGeom>
                        </pic:spPr>
                      </pic:pic>
                    </a:graphicData>
                  </a:graphic>
                </wp:inline>
              </w:drawing>
            </w:r>
          </w:p>
        </w:tc>
      </w:tr>
    </w:tbl>
    <w:p w:rsidR="008341CA" w:rsidRDefault="008B6822" w:rsidP="00EC7ADE">
      <w:pPr>
        <w:pStyle w:val="Caption"/>
      </w:pPr>
      <w:bookmarkStart w:id="1" w:name="_Ref54262062"/>
      <w:r>
        <w:t xml:space="preserve">Figure </w:t>
      </w:r>
      <w:r w:rsidR="00592D84">
        <w:fldChar w:fldCharType="begin"/>
      </w:r>
      <w:r w:rsidR="00592D84">
        <w:instrText xml:space="preserve"> SEQ Figure \* ARABIC </w:instrText>
      </w:r>
      <w:r w:rsidR="00592D84">
        <w:fldChar w:fldCharType="separate"/>
      </w:r>
      <w:r w:rsidR="00C814D6">
        <w:rPr>
          <w:noProof/>
        </w:rPr>
        <w:t>1</w:t>
      </w:r>
      <w:r w:rsidR="00592D84">
        <w:rPr>
          <w:noProof/>
        </w:rPr>
        <w:fldChar w:fldCharType="end"/>
      </w:r>
      <w:bookmarkEnd w:id="1"/>
      <w:r w:rsidR="00A71F6D">
        <w:t>:</w:t>
      </w:r>
      <w:r w:rsidR="00A71F6D">
        <w:tab/>
      </w:r>
      <w:r>
        <w:t>View of an author page with Chrome developer</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lastRenderedPageBreak/>
              <w:drawing>
                <wp:inline distT="0" distB="0" distL="0" distR="0" wp14:anchorId="500DD28A" wp14:editId="3D52CF46">
                  <wp:extent cx="5732145" cy="1965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card-Screenshot_20201022_12203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2145" cy="1965960"/>
                          </a:xfrm>
                          <a:prstGeom prst="rect">
                            <a:avLst/>
                          </a:prstGeom>
                        </pic:spPr>
                      </pic:pic>
                    </a:graphicData>
                  </a:graphic>
                </wp:inline>
              </w:drawing>
            </w:r>
          </w:p>
        </w:tc>
      </w:tr>
    </w:tbl>
    <w:p w:rsidR="008B6822" w:rsidRDefault="008B6822" w:rsidP="00EC7ADE">
      <w:pPr>
        <w:pStyle w:val="Caption"/>
      </w:pPr>
      <w:bookmarkStart w:id="2" w:name="_Ref54262065"/>
      <w:r>
        <w:t xml:space="preserve">Figure </w:t>
      </w:r>
      <w:r w:rsidR="00592D84">
        <w:fldChar w:fldCharType="begin"/>
      </w:r>
      <w:r w:rsidR="00592D84">
        <w:instrText xml:space="preserve"> SEQ Figure \* ARABIC </w:instrText>
      </w:r>
      <w:r w:rsidR="00592D84">
        <w:fldChar w:fldCharType="separate"/>
      </w:r>
      <w:r w:rsidR="00C814D6">
        <w:rPr>
          <w:noProof/>
        </w:rPr>
        <w:t>2</w:t>
      </w:r>
      <w:r w:rsidR="00592D84">
        <w:rPr>
          <w:noProof/>
        </w:rPr>
        <w:fldChar w:fldCharType="end"/>
      </w:r>
      <w:bookmarkEnd w:id="2"/>
      <w:r w:rsidR="00A71F6D">
        <w:t>:</w:t>
      </w:r>
      <w:r w:rsidR="00A71F6D">
        <w:tab/>
      </w:r>
      <w:r>
        <w:t>Author detail card</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sidRPr="008B6822">
              <w:lastRenderedPageBreak/>
              <w:t>&lt;div class="author-detail-</w:t>
            </w:r>
            <w:proofErr w:type="spellStart"/>
            <w:r w:rsidRPr="008B6822">
              <w:t>card__main</w:t>
            </w:r>
            <w:proofErr w:type="spellEnd"/>
            <w:r w:rsidRPr="008B6822">
              <w:t>-content"&gt;&lt;div class="author-detail-</w:t>
            </w:r>
            <w:proofErr w:type="spellStart"/>
            <w:r w:rsidRPr="008B6822">
              <w:t>card__meta</w:t>
            </w:r>
            <w:proofErr w:type="spellEnd"/>
            <w:r w:rsidRPr="008B6822">
              <w:t>-</w:t>
            </w:r>
            <w:proofErr w:type="spellStart"/>
            <w:r w:rsidRPr="008B6822">
              <w:t>section__meta</w:t>
            </w:r>
            <w:proofErr w:type="spellEnd"/>
            <w:r w:rsidRPr="008B6822">
              <w:t>-details"&gt;&lt;div class="author-detail-</w:t>
            </w:r>
            <w:proofErr w:type="spellStart"/>
            <w:r w:rsidRPr="008B6822">
              <w:t>card__verified</w:t>
            </w:r>
            <w:proofErr w:type="spellEnd"/>
            <w:r w:rsidRPr="008B6822">
              <w:t>-check"&gt;&lt;span class="verified-checkmark" style="width: 100%;"&gt;&lt;div class="verified-</w:t>
            </w:r>
            <w:proofErr w:type="spellStart"/>
            <w:r w:rsidRPr="008B6822">
              <w:t>checkmark__circle</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checkmark" data-selenium-selector="icon-checkmark"&gt;&lt;use </w:t>
            </w:r>
            <w:proofErr w:type="spellStart"/>
            <w:r w:rsidRPr="008B6822">
              <w:t>xlink:href</w:t>
            </w:r>
            <w:proofErr w:type="spellEnd"/>
            <w:r w:rsidRPr="008B6822">
              <w:t>="#checkmark"&gt;&lt;/use&gt;&lt;/</w:t>
            </w:r>
            <w:proofErr w:type="spellStart"/>
            <w:r w:rsidRPr="008B6822">
              <w:t>svg</w:t>
            </w:r>
            <w:proofErr w:type="spellEnd"/>
            <w:r w:rsidRPr="008B6822">
              <w:t>&gt;&lt;/div&gt;&lt;/span&gt;&lt;/div&gt;&lt;div class="flex-row"&gt;&lt;h1 class="author-detail-</w:t>
            </w:r>
            <w:proofErr w:type="spellStart"/>
            <w:r w:rsidRPr="008B6822">
              <w:t>card__author</w:t>
            </w:r>
            <w:proofErr w:type="spellEnd"/>
            <w:r w:rsidRPr="008B6822">
              <w:t>-name" data-selenium-selector="author-name"&gt;Gerald Q. Maguire&lt;/h1&gt;&lt;/div&gt;&lt;div class="author-detail-</w:t>
            </w:r>
            <w:proofErr w:type="spellStart"/>
            <w:r w:rsidRPr="008B6822">
              <w:t>card__affiliation</w:t>
            </w:r>
            <w:proofErr w:type="spellEnd"/>
            <w:r w:rsidRPr="008B6822">
              <w:t>"&gt;KTH Royal Institute of Technology&lt;/div&gt;&lt;/div&gt;&lt;div class="author-detail-</w:t>
            </w:r>
            <w:proofErr w:type="spellStart"/>
            <w:r w:rsidRPr="008B6822">
              <w:t>card__meta</w:t>
            </w:r>
            <w:proofErr w:type="spellEnd"/>
            <w:r w:rsidRPr="008B6822">
              <w:t>-</w:t>
            </w:r>
            <w:proofErr w:type="spellStart"/>
            <w:r w:rsidRPr="008B6822">
              <w:t>section__profile</w:t>
            </w:r>
            <w:proofErr w:type="spellEnd"/>
            <w:r w:rsidRPr="008B6822">
              <w:t>-details"&gt;&lt;div class="author-detail-</w:t>
            </w:r>
            <w:proofErr w:type="spellStart"/>
            <w:r w:rsidRPr="008B6822">
              <w:t>card__meta</w:t>
            </w:r>
            <w:proofErr w:type="spellEnd"/>
            <w:r w:rsidRPr="008B6822">
              <w:t>-row author-detail-card__</w:t>
            </w:r>
            <w:proofErr w:type="spellStart"/>
            <w:r w:rsidRPr="008B6822">
              <w:t>orcid</w:t>
            </w:r>
            <w:proofErr w:type="spellEnd"/>
            <w:r w:rsidRPr="008B6822">
              <w:t xml:space="preserve">-id"&gt;&lt;a href="https://orcid.org/0000-0002-6066-746X"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w:t>
            </w:r>
            <w:proofErr w:type="spellStart"/>
            <w:r w:rsidRPr="008B6822">
              <w:t>orcid</w:t>
            </w:r>
            <w:proofErr w:type="spellEnd"/>
            <w:r w:rsidRPr="008B6822">
              <w:t>-link"&gt;&lt;</w:t>
            </w:r>
            <w:proofErr w:type="spellStart"/>
            <w:r w:rsidRPr="008B6822">
              <w:t>svg</w:t>
            </w:r>
            <w:proofErr w:type="spellEnd"/>
            <w:r w:rsidRPr="008B6822">
              <w:t xml:space="preserve"> height="14" width="14" class="icon-</w:t>
            </w:r>
            <w:proofErr w:type="spellStart"/>
            <w:r w:rsidRPr="008B6822">
              <w:t>svg</w:t>
            </w:r>
            <w:proofErr w:type="spellEnd"/>
            <w:r w:rsidRPr="008B6822">
              <w:t xml:space="preserve"> icon-</w:t>
            </w:r>
            <w:proofErr w:type="spellStart"/>
            <w:r w:rsidRPr="008B6822">
              <w:t>orcid</w:t>
            </w:r>
            <w:proofErr w:type="spellEnd"/>
            <w:r w:rsidRPr="008B6822">
              <w:t>-id" data-selenium-selector="icon-</w:t>
            </w:r>
            <w:proofErr w:type="spellStart"/>
            <w:r w:rsidRPr="008B6822">
              <w:t>orcid</w:t>
            </w:r>
            <w:proofErr w:type="spellEnd"/>
            <w:r w:rsidRPr="008B6822">
              <w:t xml:space="preserve">-id"&gt;&lt;use </w:t>
            </w:r>
            <w:proofErr w:type="spellStart"/>
            <w:r w:rsidRPr="008B6822">
              <w:t>xlink:href</w:t>
            </w:r>
            <w:proofErr w:type="spellEnd"/>
            <w:r w:rsidRPr="008B6822">
              <w:t>="#</w:t>
            </w:r>
            <w:proofErr w:type="spellStart"/>
            <w:r w:rsidRPr="008B6822">
              <w:t>orcid</w:t>
            </w:r>
            <w:proofErr w:type="spellEnd"/>
            <w:r w:rsidRPr="008B6822">
              <w:t>-id"&gt;&lt;/use&gt;&lt;/</w:t>
            </w:r>
            <w:proofErr w:type="spellStart"/>
            <w:r w:rsidRPr="008B6822">
              <w:t>svg</w:t>
            </w:r>
            <w:proofErr w:type="spellEnd"/>
            <w:r w:rsidRPr="008B6822">
              <w:t>&gt;&lt;span class="orcid-link__id-label"&gt;0000-0002-6066-746X&lt;/span&gt;&lt;/a&gt;&lt;/div&gt;&lt;div class="author-detail-</w:t>
            </w:r>
            <w:proofErr w:type="spellStart"/>
            <w:r w:rsidRPr="008B6822">
              <w:t>card__meta</w:t>
            </w:r>
            <w:proofErr w:type="spellEnd"/>
            <w:r w:rsidRPr="008B6822">
              <w:t>-row author-detail-</w:t>
            </w:r>
            <w:proofErr w:type="spellStart"/>
            <w:r w:rsidRPr="008B6822">
              <w:t>card__homepage</w:t>
            </w:r>
            <w:proofErr w:type="spellEnd"/>
            <w:r w:rsidRPr="008B6822">
              <w:t xml:space="preserve">"&gt;&lt;a href="https://people.kth.se/~maguire/"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author-detail-</w:t>
            </w:r>
            <w:proofErr w:type="spellStart"/>
            <w:r w:rsidRPr="008B6822">
              <w:t>card__homepage__link</w:t>
            </w:r>
            <w:proofErr w:type="spellEnd"/>
            <w:r w:rsidRPr="008B6822">
              <w:t>"&gt;&lt;span class="author-detail-</w:t>
            </w:r>
            <w:proofErr w:type="spellStart"/>
            <w:r w:rsidRPr="008B6822">
              <w:t>card__homepage__link__icon</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fa-link" data-selenium-selector="icon-fa-link"&gt;&lt;use </w:t>
            </w:r>
            <w:proofErr w:type="spellStart"/>
            <w:r w:rsidRPr="008B6822">
              <w:t>xlink:href</w:t>
            </w:r>
            <w:proofErr w:type="spellEnd"/>
            <w:r w:rsidRPr="008B6822">
              <w:t>="#fa-link"&gt;&lt;/use&gt;&lt;/</w:t>
            </w:r>
            <w:proofErr w:type="spellStart"/>
            <w:r w:rsidRPr="008B6822">
              <w:t>svg</w:t>
            </w:r>
            <w:proofErr w:type="spellEnd"/>
            <w:r w:rsidRPr="008B6822">
              <w:t>&gt;&lt;/span&gt;&lt;span class="author-detail-card__homepage__label"&gt;https://people.kth.se/~maguire/&lt;/span&gt;&lt;/a&gt;&lt;/div&gt;&lt;/div&gt;&lt;div class="author-detail-</w:t>
            </w:r>
            <w:proofErr w:type="spellStart"/>
            <w:r w:rsidRPr="008B6822">
              <w:t>card__meta</w:t>
            </w:r>
            <w:proofErr w:type="spellEnd"/>
            <w:r w:rsidRPr="008B6822">
              <w:t>-</w:t>
            </w:r>
            <w:proofErr w:type="spellStart"/>
            <w:r w:rsidRPr="008B6822">
              <w:t>section__author</w:t>
            </w:r>
            <w:proofErr w:type="spellEnd"/>
            <w:r w:rsidRPr="008B6822">
              <w:t>-stats"&gt;&lt;div class="author-detail-</w:t>
            </w:r>
            <w:proofErr w:type="spellStart"/>
            <w:r w:rsidRPr="008B6822">
              <w:t>card__stats</w:t>
            </w:r>
            <w:proofErr w:type="spellEnd"/>
            <w:r w:rsidRPr="008B6822">
              <w:t>-row"&gt;&lt;span class="author-detail-card__stats-row__label"&gt;Publications&lt;/span&gt;&lt;span class="author-detail-card__stats-row__value"&gt;238&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ndex&lt;a class="" href="/</w:t>
            </w:r>
            <w:proofErr w:type="spellStart"/>
            <w:r w:rsidRPr="008B6822">
              <w:t>faq#h-index</w:t>
            </w:r>
            <w:proofErr w:type="spellEnd"/>
            <w:r w:rsidRPr="008B6822">
              <w:t>"&gt;&lt;</w:t>
            </w:r>
            <w:proofErr w:type="spellStart"/>
            <w:r w:rsidRPr="008B6822">
              <w:t>svg</w:t>
            </w:r>
            <w:proofErr w:type="spellEnd"/>
            <w:r w:rsidRPr="008B6822">
              <w:t xml:space="preserve"> class="author-detail-</w:t>
            </w:r>
            <w:proofErr w:type="spellStart"/>
            <w:r w:rsidRPr="008B6822">
              <w:t>card__h</w:t>
            </w:r>
            <w:proofErr w:type="spellEnd"/>
            <w:r w:rsidRPr="008B6822">
              <w:t>-index-info icon-</w:t>
            </w:r>
            <w:proofErr w:type="spellStart"/>
            <w:r w:rsidRPr="008B6822">
              <w:t>svg</w:t>
            </w:r>
            <w:proofErr w:type="spellEnd"/>
            <w:r w:rsidRPr="008B6822">
              <w:t xml:space="preserve"> icon-information" data-selenium-selector="icon-information"&gt;&lt;use </w:t>
            </w:r>
            <w:proofErr w:type="spellStart"/>
            <w:r w:rsidRPr="008B6822">
              <w:t>xlink:href</w:t>
            </w:r>
            <w:proofErr w:type="spellEnd"/>
            <w:r w:rsidRPr="008B6822">
              <w:t>="#information"&gt;&lt;/use&gt;&lt;/</w:t>
            </w:r>
            <w:proofErr w:type="spellStart"/>
            <w:r w:rsidRPr="008B6822">
              <w:t>svg</w:t>
            </w:r>
            <w:proofErr w:type="spellEnd"/>
            <w:r w:rsidRPr="008B6822">
              <w:t>&gt;&lt;/a&gt;&lt;/span&gt;&lt;span class="author-detail-</w:t>
            </w:r>
            <w:proofErr w:type="spellStart"/>
            <w:r w:rsidRPr="008B6822">
              <w:t>card__stats</w:t>
            </w:r>
            <w:proofErr w:type="spellEnd"/>
            <w:r w:rsidRPr="008B6822">
              <w:t>-</w:t>
            </w:r>
            <w:proofErr w:type="spellStart"/>
            <w:r w:rsidRPr="008B6822">
              <w:t>row__value</w:t>
            </w:r>
            <w:proofErr w:type="spellEnd"/>
            <w:r w:rsidRPr="008B6822">
              <w:t>"&gt;30&lt;/span&gt;&lt;/div&gt;&lt;div class="author-detail-</w:t>
            </w:r>
            <w:proofErr w:type="spellStart"/>
            <w:r w:rsidRPr="008B6822">
              <w:t>card__stats</w:t>
            </w:r>
            <w:proofErr w:type="spellEnd"/>
            <w:r w:rsidRPr="008B6822">
              <w:t>-row"&gt;&lt;span class="author-detail-card__stats-row__label"&gt;Citations&lt;/span&gt;&lt;span class="author-detail-card__stats-row__value"&gt;12,273&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ghly Influential Citations&lt;/span&gt;&lt;span class="author-detail-card__stats-row__value"&gt;460&lt;/span&gt;&lt;/div&gt;&lt;/div&gt;&lt;div class="author-detail-</w:t>
            </w:r>
            <w:proofErr w:type="spellStart"/>
            <w:r w:rsidRPr="008B6822">
              <w:t>card__meta</w:t>
            </w:r>
            <w:proofErr w:type="spellEnd"/>
            <w:r w:rsidRPr="008B6822">
              <w:t>-</w:t>
            </w:r>
            <w:proofErr w:type="spellStart"/>
            <w:r w:rsidRPr="008B6822">
              <w:t>section__meta</w:t>
            </w:r>
            <w:proofErr w:type="spellEnd"/>
            <w:r w:rsidRPr="008B6822">
              <w:t>-buttons"&gt;&lt;div class="dropdown-menu author-detail-</w:t>
            </w:r>
            <w:proofErr w:type="spellStart"/>
            <w:r w:rsidRPr="008B6822">
              <w:t>card__alert</w:t>
            </w:r>
            <w:proofErr w:type="spellEnd"/>
            <w:r w:rsidRPr="008B6822">
              <w:t xml:space="preserve">-dropdown" </w:t>
            </w:r>
            <w:proofErr w:type="spellStart"/>
            <w:r w:rsidRPr="008B6822">
              <w:t>tabindex</w:t>
            </w:r>
            <w:proofErr w:type="spellEnd"/>
            <w:r w:rsidRPr="008B6822">
              <w:t>="0" role="button" aria-label="Dropdown menu" outline="none"&gt;&lt;button class="icon-button button--primary dropdown-menu-trigger" data-selenium-selector="manage-author-alerts-button"&gt;&lt;span class="flex-row-centered"&gt;&lt;</w:t>
            </w:r>
            <w:proofErr w:type="spellStart"/>
            <w:r w:rsidRPr="008B6822">
              <w:t>svg</w:t>
            </w:r>
            <w:proofErr w:type="spellEnd"/>
            <w:r w:rsidRPr="008B6822">
              <w:t xml:space="preserve"> width="12" height="12" class="icon-</w:t>
            </w:r>
            <w:proofErr w:type="spellStart"/>
            <w:r w:rsidRPr="008B6822">
              <w:t>svg</w:t>
            </w:r>
            <w:proofErr w:type="spellEnd"/>
            <w:r w:rsidRPr="008B6822">
              <w:t xml:space="preserve"> icon-fa-bell" data-selenium-selector="icon-fa-bell"&gt;&lt;use </w:t>
            </w:r>
            <w:proofErr w:type="spellStart"/>
            <w:r w:rsidRPr="008B6822">
              <w:t>xlink:href</w:t>
            </w:r>
            <w:proofErr w:type="spellEnd"/>
            <w:r w:rsidRPr="008B6822">
              <w:t>="#fa-bell"&gt;&lt;/use&gt;&lt;/</w:t>
            </w:r>
            <w:proofErr w:type="spellStart"/>
            <w:r w:rsidRPr="008B6822">
              <w:t>svg</w:t>
            </w:r>
            <w:proofErr w:type="spellEnd"/>
            <w:r w:rsidRPr="008B6822">
              <w:t>&gt;&lt;span class="icon-button-text"&gt;Follow Author...&lt;/span&gt;&lt;/span&gt;&lt;/button&gt;&lt;/div&gt;&lt;a class="icon-button button--secondary flex-row-centered author-detail-</w:t>
            </w:r>
            <w:proofErr w:type="spellStart"/>
            <w:r w:rsidRPr="008B6822">
              <w:t>card__claim</w:t>
            </w:r>
            <w:proofErr w:type="spellEnd"/>
            <w:r w:rsidRPr="008B6822">
              <w:t>-button-container" data-heap-id="</w:t>
            </w:r>
            <w:proofErr w:type="spellStart"/>
            <w:r w:rsidRPr="008B6822">
              <w:t>author_edit_button</w:t>
            </w:r>
            <w:proofErr w:type="spellEnd"/>
            <w:r w:rsidRPr="008B6822">
              <w:t>" data-heap-author-id="1681232" data-selenium-selector="author-claim-button" href="/me/account/author-contact"&gt;&lt;div class="flex-row-centered"&gt;&lt;</w:t>
            </w:r>
            <w:proofErr w:type="spellStart"/>
            <w:r w:rsidRPr="008B6822">
              <w:t>svg</w:t>
            </w:r>
            <w:proofErr w:type="spellEnd"/>
            <w:r w:rsidRPr="008B6822">
              <w:t xml:space="preserve"> width="15" height="15" class="icon-</w:t>
            </w:r>
            <w:proofErr w:type="spellStart"/>
            <w:r w:rsidRPr="008B6822">
              <w:t>svg</w:t>
            </w:r>
            <w:proofErr w:type="spellEnd"/>
            <w:r w:rsidRPr="008B6822">
              <w:t xml:space="preserve"> icon-user-with-pencil" data-selenium-selector="icon-user-with-pencil"&gt;&lt;use </w:t>
            </w:r>
            <w:proofErr w:type="spellStart"/>
            <w:r w:rsidRPr="008B6822">
              <w:t>xlink:href</w:t>
            </w:r>
            <w:proofErr w:type="spellEnd"/>
            <w:r w:rsidRPr="008B6822">
              <w:t>="#user-with-pencil"&gt;&lt;/use&gt;&lt;/</w:t>
            </w:r>
            <w:proofErr w:type="spellStart"/>
            <w:r w:rsidRPr="008B6822">
              <w:t>svg</w:t>
            </w:r>
            <w:proofErr w:type="spellEnd"/>
            <w:r w:rsidRPr="008B6822">
              <w:t>&gt;&lt;span class="icon-button-text"&gt;Edit Author Page&lt;/span&gt;&lt;/div&gt;&lt;/a&gt;&lt;/div&gt;&lt;/div&gt;</w:t>
            </w:r>
          </w:p>
        </w:tc>
      </w:tr>
    </w:tbl>
    <w:p w:rsidR="008B6822" w:rsidRDefault="008B6822" w:rsidP="00EC7ADE">
      <w:pPr>
        <w:pStyle w:val="Caption"/>
      </w:pPr>
      <w:bookmarkStart w:id="3" w:name="_Ref54262068"/>
      <w:r>
        <w:t xml:space="preserve">Figure </w:t>
      </w:r>
      <w:r w:rsidR="00592D84">
        <w:fldChar w:fldCharType="begin"/>
      </w:r>
      <w:r w:rsidR="00592D84">
        <w:instrText xml:space="preserve"> SEQ Figure \* ARABIC </w:instrText>
      </w:r>
      <w:r w:rsidR="00592D84">
        <w:fldChar w:fldCharType="separate"/>
      </w:r>
      <w:r w:rsidR="00C814D6">
        <w:rPr>
          <w:noProof/>
        </w:rPr>
        <w:t>3</w:t>
      </w:r>
      <w:r w:rsidR="00592D84">
        <w:rPr>
          <w:noProof/>
        </w:rPr>
        <w:fldChar w:fldCharType="end"/>
      </w:r>
      <w:bookmarkEnd w:id="3"/>
      <w:r w:rsidR="00A71F6D">
        <w:t>:</w:t>
      </w:r>
      <w:r w:rsidR="00A71F6D">
        <w:tab/>
      </w:r>
      <w:r>
        <w:t>Author detail card HTML</w:t>
      </w:r>
    </w:p>
    <w:tbl>
      <w:tblPr>
        <w:tblStyle w:val="TableGrid"/>
        <w:tblW w:w="0" w:type="auto"/>
        <w:tblLook w:val="04A0" w:firstRow="1" w:lastRow="0" w:firstColumn="1" w:lastColumn="0" w:noHBand="0" w:noVBand="1"/>
      </w:tblPr>
      <w:tblGrid>
        <w:gridCol w:w="9243"/>
      </w:tblGrid>
      <w:tr w:rsidR="00A82627" w:rsidTr="00A82627">
        <w:tc>
          <w:tcPr>
            <w:tcW w:w="9243" w:type="dxa"/>
          </w:tcPr>
          <w:p w:rsidR="00A82627" w:rsidRDefault="00A82627" w:rsidP="00EC7ADE">
            <w:pPr>
              <w:pStyle w:val="Computerexample"/>
            </w:pPr>
            <w:r>
              <w:rPr>
                <w:noProof/>
              </w:rPr>
              <w:lastRenderedPageBreak/>
              <w:drawing>
                <wp:inline distT="0" distB="0" distL="0" distR="0" wp14:anchorId="2CE693C9" wp14:editId="24C05A51">
                  <wp:extent cx="5732145" cy="46069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example-publication-Screenshot_20201022_12301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4606925"/>
                          </a:xfrm>
                          <a:prstGeom prst="rect">
                            <a:avLst/>
                          </a:prstGeom>
                        </pic:spPr>
                      </pic:pic>
                    </a:graphicData>
                  </a:graphic>
                </wp:inline>
              </w:drawing>
            </w:r>
          </w:p>
        </w:tc>
      </w:tr>
    </w:tbl>
    <w:p w:rsidR="00A82627" w:rsidRPr="00A82627" w:rsidRDefault="00A82627" w:rsidP="00EC7ADE">
      <w:pPr>
        <w:pStyle w:val="Caption"/>
      </w:pPr>
      <w:bookmarkStart w:id="4" w:name="_Ref54262358"/>
      <w:r>
        <w:t xml:space="preserve">Figure </w:t>
      </w:r>
      <w:r w:rsidR="00592D84">
        <w:fldChar w:fldCharType="begin"/>
      </w:r>
      <w:r w:rsidR="00592D84">
        <w:instrText xml:space="preserve"> SEQ Figure \* ARABIC </w:instrText>
      </w:r>
      <w:r w:rsidR="00592D84">
        <w:fldChar w:fldCharType="separate"/>
      </w:r>
      <w:r w:rsidR="00C814D6">
        <w:rPr>
          <w:noProof/>
        </w:rPr>
        <w:t>4</w:t>
      </w:r>
      <w:r w:rsidR="00592D84">
        <w:rPr>
          <w:noProof/>
        </w:rPr>
        <w:fldChar w:fldCharType="end"/>
      </w:r>
      <w:bookmarkEnd w:id="4"/>
      <w:r w:rsidR="00A71F6D">
        <w:t>:</w:t>
      </w:r>
      <w:r w:rsidR="00A71F6D">
        <w:tab/>
      </w:r>
      <w:r>
        <w:t>Example of a page about a publication</w:t>
      </w:r>
    </w:p>
    <w:p w:rsidR="00EC7ADE" w:rsidRDefault="00EC7ADE" w:rsidP="00092074">
      <w:pPr>
        <w:pStyle w:val="BodyText"/>
      </w:pPr>
      <w:r>
        <w:br w:type="page"/>
      </w:r>
    </w:p>
    <w:p w:rsidR="00EC7ADE" w:rsidRDefault="00EC7ADE" w:rsidP="00EC7ADE">
      <w:pPr>
        <w:pStyle w:val="Heading1"/>
      </w:pPr>
      <w:bookmarkStart w:id="5" w:name="_Ref54282017"/>
      <w:r>
        <w:lastRenderedPageBreak/>
        <w:t>Author information</w:t>
      </w:r>
      <w:bookmarkEnd w:id="5"/>
    </w:p>
    <w:p w:rsidR="00EC7ADE" w:rsidRDefault="00EC7ADE" w:rsidP="00EC7ADE">
      <w:pPr>
        <w:pStyle w:val="BodyText"/>
      </w:pPr>
      <w:r>
        <w:t>There is an API to get author information (called author lookup):</w:t>
      </w:r>
      <w:r>
        <w:tab/>
        <w:t xml:space="preserve"> </w:t>
      </w:r>
      <w:hyperlink r:id="rId16" w:history="1">
        <w:r w:rsidRPr="000A6775">
          <w:rPr>
            <w:rStyle w:val="Hyperlink"/>
          </w:rPr>
          <w:t>https://api.semanticscholar.org/v1/author/[S2AuthorId</w:t>
        </w:r>
      </w:hyperlink>
      <w:r w:rsidRPr="00EC7ADE">
        <w:t>]</w:t>
      </w:r>
    </w:p>
    <w:p w:rsidR="00EC7ADE" w:rsidRDefault="00EC7ADE" w:rsidP="00EC7ADE">
      <w:pPr>
        <w:pStyle w:val="BodyText"/>
      </w:pPr>
      <w:r>
        <w:fldChar w:fldCharType="begin"/>
      </w:r>
      <w:r>
        <w:instrText xml:space="preserve"> REF _Ref54269819 \h  \* MERGEFORMAT </w:instrText>
      </w:r>
      <w:r>
        <w:fldChar w:fldCharType="separate"/>
      </w:r>
      <w:r w:rsidR="00395E5E">
        <w:t xml:space="preserve">Figure </w:t>
      </w:r>
      <w:r w:rsidR="00395E5E">
        <w:rPr>
          <w:noProof/>
        </w:rPr>
        <w:t>6</w:t>
      </w:r>
      <w:r>
        <w:fldChar w:fldCharType="end"/>
      </w:r>
      <w:r>
        <w:t xml:space="preserve"> shows the results of this for </w:t>
      </w:r>
      <w:hyperlink r:id="rId17" w:history="1">
        <w:r w:rsidRPr="000A6775">
          <w:rPr>
            <w:rStyle w:val="Hyperlink"/>
          </w:rPr>
          <w:t>https://api.semanticscholar.org/v1/author/1681232</w:t>
        </w:r>
      </w:hyperlink>
      <w:r>
        <w:t xml:space="preserve"> . While it </w:t>
      </w:r>
      <w:proofErr w:type="gramStart"/>
      <w:r>
        <w:t>include</w:t>
      </w:r>
      <w:proofErr w:type="gramEnd"/>
      <w:r>
        <w:t xml:space="preserve"> </w:t>
      </w:r>
      <w:r w:rsidRPr="00EC7ADE">
        <w:t>"influentialCitationCount":460</w:t>
      </w:r>
      <w:r>
        <w:t xml:space="preserve"> </w:t>
      </w:r>
      <w:r w:rsidR="002A115A">
        <w:t xml:space="preserve">and computing the length of the 'papers' component it gives 238. However, </w:t>
      </w:r>
      <w:r>
        <w:t xml:space="preserve">it does not include other information </w:t>
      </w:r>
      <w:r w:rsidR="002A115A">
        <w:t xml:space="preserve">(such as h-index and Citations) </w:t>
      </w:r>
      <w:r>
        <w:t>that is in the author detail card</w:t>
      </w:r>
      <w:r w:rsidR="00F82CE9">
        <w:t xml:space="preserve"> (see </w:t>
      </w:r>
      <w:r w:rsidR="00F82CE9">
        <w:fldChar w:fldCharType="begin"/>
      </w:r>
      <w:r w:rsidR="00F82CE9">
        <w:instrText xml:space="preserve"> REF _Ref54271123 \h </w:instrText>
      </w:r>
      <w:r w:rsidR="00F82CE9">
        <w:fldChar w:fldCharType="separate"/>
      </w:r>
      <w:r w:rsidR="00395E5E">
        <w:t xml:space="preserve">Figure </w:t>
      </w:r>
      <w:r w:rsidR="00395E5E">
        <w:rPr>
          <w:noProof/>
        </w:rPr>
        <w:t>5</w:t>
      </w:r>
      <w:r w:rsidR="00F82CE9">
        <w:fldChar w:fldCharType="end"/>
      </w:r>
      <w:r w:rsidR="00F82CE9">
        <w:t>)</w:t>
      </w:r>
      <w:r>
        <w:t>.</w:t>
      </w:r>
      <w:r w:rsidR="00895335">
        <w:t xml:space="preserve"> Citations (really total citations) can be computed by summing the citation information for each of the 238 publications.</w:t>
      </w:r>
      <w:r w:rsidR="00183DA0">
        <w:t xml:space="preserve"> Of course, given the number of citations to each publication one can compute the h-index.</w:t>
      </w:r>
    </w:p>
    <w:tbl>
      <w:tblPr>
        <w:tblStyle w:val="TableGrid"/>
        <w:tblW w:w="0" w:type="auto"/>
        <w:tblLook w:val="04A0" w:firstRow="1" w:lastRow="0" w:firstColumn="1" w:lastColumn="0" w:noHBand="0" w:noVBand="1"/>
      </w:tblPr>
      <w:tblGrid>
        <w:gridCol w:w="9243"/>
      </w:tblGrid>
      <w:tr w:rsidR="00EA579D" w:rsidTr="00EA579D">
        <w:tc>
          <w:tcPr>
            <w:tcW w:w="9243" w:type="dxa"/>
          </w:tcPr>
          <w:p w:rsidR="00EA579D" w:rsidRDefault="00EA579D" w:rsidP="00F82CE9">
            <w:pPr>
              <w:pStyle w:val="BodyText"/>
              <w:keepNext/>
              <w:ind w:firstLine="0"/>
            </w:pPr>
            <w:r>
              <w:rPr>
                <w:noProof/>
              </w:rPr>
              <w:drawing>
                <wp:inline distT="0" distB="0" distL="0" distR="0" wp14:anchorId="0255962B" wp14:editId="286EA0B3">
                  <wp:extent cx="4887007" cy="5782482"/>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of-author-card-Screenshot_20201022_145603.png"/>
                          <pic:cNvPicPr/>
                        </pic:nvPicPr>
                        <pic:blipFill>
                          <a:blip r:embed="rId18">
                            <a:extLst>
                              <a:ext uri="{28A0092B-C50C-407E-A947-70E740481C1C}">
                                <a14:useLocalDpi xmlns:a14="http://schemas.microsoft.com/office/drawing/2010/main" val="0"/>
                              </a:ext>
                            </a:extLst>
                          </a:blip>
                          <a:stretch>
                            <a:fillRect/>
                          </a:stretch>
                        </pic:blipFill>
                        <pic:spPr>
                          <a:xfrm>
                            <a:off x="0" y="0"/>
                            <a:ext cx="4887007" cy="5782482"/>
                          </a:xfrm>
                          <a:prstGeom prst="rect">
                            <a:avLst/>
                          </a:prstGeom>
                        </pic:spPr>
                      </pic:pic>
                    </a:graphicData>
                  </a:graphic>
                </wp:inline>
              </w:drawing>
            </w:r>
          </w:p>
        </w:tc>
      </w:tr>
    </w:tbl>
    <w:p w:rsidR="00EA579D" w:rsidRDefault="00F82CE9" w:rsidP="00F82CE9">
      <w:pPr>
        <w:pStyle w:val="Caption"/>
      </w:pPr>
      <w:bookmarkStart w:id="6" w:name="_Ref54271123"/>
      <w:r>
        <w:t xml:space="preserve">Figure </w:t>
      </w:r>
      <w:r w:rsidR="00592D84">
        <w:fldChar w:fldCharType="begin"/>
      </w:r>
      <w:r w:rsidR="00592D84">
        <w:instrText xml:space="preserve"> SEQ Figure \* ARABIC </w:instrText>
      </w:r>
      <w:r w:rsidR="00592D84">
        <w:fldChar w:fldCharType="separate"/>
      </w:r>
      <w:r w:rsidR="00C814D6">
        <w:rPr>
          <w:noProof/>
        </w:rPr>
        <w:t>5</w:t>
      </w:r>
      <w:r w:rsidR="00592D84">
        <w:rPr>
          <w:noProof/>
        </w:rPr>
        <w:fldChar w:fldCharType="end"/>
      </w:r>
      <w:bookmarkEnd w:id="6"/>
      <w:r w:rsidR="00A71F6D">
        <w:t>:</w:t>
      </w:r>
      <w:r w:rsidR="00A71F6D">
        <w:tab/>
      </w:r>
      <w:proofErr w:type="spellStart"/>
      <w:r>
        <w:t>Closeup</w:t>
      </w:r>
      <w:proofErr w:type="spellEnd"/>
      <w:r>
        <w:t xml:space="preserve"> of an author detail card</w:t>
      </w:r>
    </w:p>
    <w:tbl>
      <w:tblPr>
        <w:tblStyle w:val="TableGrid"/>
        <w:tblW w:w="0" w:type="auto"/>
        <w:tblLook w:val="04A0" w:firstRow="1" w:lastRow="0" w:firstColumn="1" w:lastColumn="0" w:noHBand="0" w:noVBand="1"/>
      </w:tblPr>
      <w:tblGrid>
        <w:gridCol w:w="9243"/>
      </w:tblGrid>
      <w:tr w:rsidR="00EC7ADE" w:rsidTr="00EC7ADE">
        <w:tc>
          <w:tcPr>
            <w:tcW w:w="9243" w:type="dxa"/>
          </w:tcPr>
          <w:p w:rsidR="00EA579D" w:rsidRDefault="00EA579D" w:rsidP="00EA579D">
            <w:pPr>
              <w:pStyle w:val="Computerexample"/>
            </w:pPr>
            <w:r>
              <w:lastRenderedPageBreak/>
              <w:t>{   'aliases': [   'Gerald Q Maguire',</w:t>
            </w:r>
          </w:p>
          <w:p w:rsidR="00EA579D" w:rsidRDefault="00EA579D" w:rsidP="00EA579D">
            <w:pPr>
              <w:pStyle w:val="Computerexample"/>
            </w:pPr>
            <w:r>
              <w:t xml:space="preserve">                   'G. Q. Maguire',</w:t>
            </w:r>
          </w:p>
          <w:p w:rsidR="00EA579D" w:rsidRDefault="00EA579D" w:rsidP="00EA579D">
            <w:pPr>
              <w:pStyle w:val="Computerexample"/>
            </w:pPr>
            <w:r>
              <w:t xml:space="preserve">                   'G Q Maguire',</w:t>
            </w:r>
          </w:p>
          <w:p w:rsidR="00EA579D" w:rsidRDefault="00EA579D" w:rsidP="00EA579D">
            <w:pPr>
              <w:pStyle w:val="Computerexample"/>
            </w:pPr>
            <w:r>
              <w:t xml:space="preserve">                   'Gerald Maguire',</w:t>
            </w:r>
          </w:p>
          <w:p w:rsidR="00EA579D" w:rsidRDefault="00EA579D" w:rsidP="00EA579D">
            <w:pPr>
              <w:pStyle w:val="Computerexample"/>
            </w:pPr>
            <w:r>
              <w:t xml:space="preserve">                   'Gerald Quentin Maguire',</w:t>
            </w:r>
          </w:p>
          <w:p w:rsidR="00EA579D" w:rsidRDefault="00EA579D" w:rsidP="00EA579D">
            <w:pPr>
              <w:pStyle w:val="Computerexample"/>
            </w:pPr>
            <w:r>
              <w:t xml:space="preserve">                   'Jr. G Q Maguire'],</w:t>
            </w:r>
          </w:p>
          <w:p w:rsidR="00EA579D" w:rsidRDefault="00EA579D" w:rsidP="00EA579D">
            <w:pPr>
              <w:pStyle w:val="Computerexample"/>
            </w:pPr>
            <w:r>
              <w:t xml:space="preserve">    '</w:t>
            </w:r>
            <w:proofErr w:type="spellStart"/>
            <w:r>
              <w:t>authorId</w:t>
            </w:r>
            <w:proofErr w:type="spellEnd"/>
            <w:r>
              <w:t>': '1681232',</w:t>
            </w:r>
          </w:p>
          <w:p w:rsidR="00EA579D" w:rsidRDefault="00EA579D" w:rsidP="00EA579D">
            <w:pPr>
              <w:pStyle w:val="Computerexample"/>
            </w:pPr>
            <w:r>
              <w:t xml:space="preserve">    '</w:t>
            </w:r>
            <w:proofErr w:type="spellStart"/>
            <w:r>
              <w:t>influentialCitationCount</w:t>
            </w:r>
            <w:proofErr w:type="spellEnd"/>
            <w:r>
              <w:t>': 460,</w:t>
            </w:r>
          </w:p>
          <w:p w:rsidR="00EA579D" w:rsidRDefault="00EA579D" w:rsidP="00EA579D">
            <w:pPr>
              <w:pStyle w:val="Computerexample"/>
            </w:pPr>
            <w:r>
              <w:t xml:space="preserve">    'name': 'Gerald Q. Maguire',</w:t>
            </w:r>
          </w:p>
          <w:p w:rsidR="00EA579D" w:rsidRDefault="00EA579D" w:rsidP="00EA579D">
            <w:pPr>
              <w:pStyle w:val="Computerexample"/>
            </w:pPr>
            <w:r>
              <w:t xml:space="preserve">    'papers': [   {   '</w:t>
            </w:r>
            <w:proofErr w:type="spellStart"/>
            <w:r>
              <w:t>paperId</w:t>
            </w:r>
            <w:proofErr w:type="spellEnd"/>
            <w:r>
              <w:t>': 'fb5d1bb23724d9a5a5eae036a2e3cf291cac2c1b',</w:t>
            </w:r>
          </w:p>
          <w:p w:rsidR="00EA579D" w:rsidRDefault="00EA579D" w:rsidP="00EA579D">
            <w:pPr>
              <w:pStyle w:val="Computerexample"/>
            </w:pPr>
            <w:r>
              <w:t xml:space="preserve">                      'title': 'Cognitive radio: making software radios more personal',</w:t>
            </w:r>
          </w:p>
          <w:p w:rsidR="00EA579D" w:rsidRDefault="00EA579D" w:rsidP="00EA579D">
            <w:pPr>
              <w:pStyle w:val="Computerexample"/>
            </w:pPr>
            <w:r>
              <w:t xml:space="preserve">                      'url': 'https://www.semanticscholar.org/paper/fb5d1bb23724d9a5a5eae036a2e3cf291cac2c1b',</w:t>
            </w:r>
          </w:p>
          <w:p w:rsidR="00EA579D" w:rsidRDefault="00EA579D" w:rsidP="00EA579D">
            <w:pPr>
              <w:pStyle w:val="Computerexample"/>
            </w:pPr>
            <w:r>
              <w:t xml:space="preserve">                      'year': 1999},</w:t>
            </w:r>
          </w:p>
          <w:p w:rsidR="00EA579D" w:rsidRDefault="00EA579D" w:rsidP="00EA579D">
            <w:pPr>
              <w:pStyle w:val="Computerexample"/>
            </w:pPr>
            <w:r>
              <w:t xml:space="preserve">                  {   '</w:t>
            </w:r>
            <w:proofErr w:type="spellStart"/>
            <w:r>
              <w:t>paperId</w:t>
            </w:r>
            <w:proofErr w:type="spellEnd"/>
            <w:r>
              <w:t>': '53a092e0536134633110d7781378971556ea08cd',</w:t>
            </w:r>
          </w:p>
          <w:p w:rsidR="00EA579D" w:rsidRDefault="00EA579D" w:rsidP="00EA579D">
            <w:pPr>
              <w:pStyle w:val="Computerexample"/>
            </w:pPr>
            <w:r>
              <w:t xml:space="preserve">                      'title': 'IP-based protocols for mobile internetworking',</w:t>
            </w:r>
          </w:p>
          <w:p w:rsidR="00EA579D" w:rsidRDefault="00EA579D" w:rsidP="00EA579D">
            <w:pPr>
              <w:pStyle w:val="Computerexample"/>
            </w:pPr>
            <w:r>
              <w:t xml:space="preserve">                      'url': 'https://www.semanticscholar.org/paper/53a092e0536134633110d7781378971556ea08cd',</w:t>
            </w:r>
          </w:p>
          <w:p w:rsidR="00EA579D" w:rsidRDefault="00EA579D" w:rsidP="00EA579D">
            <w:pPr>
              <w:pStyle w:val="Computerexample"/>
            </w:pPr>
            <w:r>
              <w:t xml:space="preserve">                      'year': 1991},</w:t>
            </w:r>
          </w:p>
          <w:p w:rsidR="00EA579D" w:rsidRDefault="00EA579D" w:rsidP="00EA579D">
            <w:pPr>
              <w:pStyle w:val="Computerexample"/>
            </w:pPr>
            <w:r>
              <w:t xml:space="preserve">                  {   '</w:t>
            </w:r>
            <w:proofErr w:type="spellStart"/>
            <w:r>
              <w:t>paperId</w:t>
            </w:r>
            <w:proofErr w:type="spellEnd"/>
            <w:r>
              <w:t>': 'e35fd2e65d915a502e40cf7ab1977ebd4acac0be',</w:t>
            </w:r>
          </w:p>
          <w:p w:rsidR="00EA579D" w:rsidRDefault="00EA579D" w:rsidP="00EA579D">
            <w:pPr>
              <w:pStyle w:val="Computerexample"/>
            </w:pPr>
            <w:r>
              <w:t xml:space="preserve">                      'title': 'A class of mobile motion prediction algorithms '</w:t>
            </w:r>
          </w:p>
          <w:p w:rsidR="00EA579D" w:rsidRDefault="00EA579D" w:rsidP="00EA579D">
            <w:pPr>
              <w:pStyle w:val="Computerexample"/>
            </w:pPr>
            <w:r>
              <w:t xml:space="preserve">                               'for wireless mobile computing and '</w:t>
            </w:r>
          </w:p>
          <w:p w:rsidR="00EA579D" w:rsidRDefault="00EA579D" w:rsidP="00EA579D">
            <w:pPr>
              <w:pStyle w:val="Computerexample"/>
            </w:pPr>
            <w:r>
              <w:t xml:space="preserve">                               'communications',</w:t>
            </w:r>
          </w:p>
          <w:p w:rsidR="00EA579D" w:rsidRDefault="00EA579D" w:rsidP="00EA579D">
            <w:pPr>
              <w:pStyle w:val="Computerexample"/>
            </w:pPr>
            <w:r>
              <w:t xml:space="preserve">                      'url': 'https://www.semanticscholar.org/paper/e35fd2e65d915a502e40cf7ab1977ebd4acac0be',</w:t>
            </w:r>
          </w:p>
          <w:p w:rsidR="00EA579D" w:rsidRDefault="00EA579D" w:rsidP="00EA579D">
            <w:pPr>
              <w:pStyle w:val="Computerexample"/>
            </w:pPr>
            <w:r>
              <w:t xml:space="preserve">                      'year': 1996},</w:t>
            </w:r>
          </w:p>
          <w:p w:rsidR="00EA579D" w:rsidRPr="00EA579D" w:rsidRDefault="00EA579D" w:rsidP="00EA579D">
            <w:pPr>
              <w:pStyle w:val="Computerexample"/>
              <w:rPr>
                <w:color w:val="FF0000"/>
              </w:rPr>
            </w:pPr>
            <w:r w:rsidRPr="00EA579D">
              <w:rPr>
                <w:rFonts w:ascii="Arial" w:hAnsi="Arial" w:cs="Arial"/>
                <w:color w:val="FF0000"/>
              </w:rPr>
              <w:t>…</w:t>
            </w:r>
          </w:p>
          <w:p w:rsidR="00EA579D" w:rsidRDefault="00EA579D" w:rsidP="00EA579D">
            <w:pPr>
              <w:pStyle w:val="Computerexample"/>
            </w:pPr>
            <w:r>
              <w:t xml:space="preserve">                  {   '</w:t>
            </w:r>
            <w:proofErr w:type="spellStart"/>
            <w:r>
              <w:t>paperId</w:t>
            </w:r>
            <w:proofErr w:type="spellEnd"/>
            <w:r>
              <w:t>': '63b411a5415c79679526ba2994b006ce015bbc9e',</w:t>
            </w:r>
          </w:p>
          <w:p w:rsidR="00EA579D" w:rsidRDefault="00EA579D" w:rsidP="00EA579D">
            <w:pPr>
              <w:pStyle w:val="Computerexample"/>
            </w:pPr>
            <w:r>
              <w:t xml:space="preserve">                      'title': 'Image Processing Requirements and Distributed '</w:t>
            </w:r>
          </w:p>
          <w:p w:rsidR="00EA579D" w:rsidRDefault="00EA579D" w:rsidP="00EA579D">
            <w:pPr>
              <w:pStyle w:val="Computerexample"/>
            </w:pPr>
            <w:r>
              <w:t xml:space="preserve">                               'Networks in a Digital Imaging Environment',</w:t>
            </w:r>
          </w:p>
          <w:p w:rsidR="00EA579D" w:rsidRDefault="00EA579D" w:rsidP="00EA579D">
            <w:pPr>
              <w:pStyle w:val="Computerexample"/>
            </w:pPr>
            <w:r>
              <w:t xml:space="preserve">                      'url': 'https://www.semanticscholar.org/paper/63b411a5415c79679526ba2994b006ce015bbc9e',</w:t>
            </w:r>
          </w:p>
          <w:p w:rsidR="00EA579D" w:rsidRDefault="00EA579D" w:rsidP="00EA579D">
            <w:pPr>
              <w:pStyle w:val="Computerexample"/>
            </w:pPr>
            <w:r>
              <w:t xml:space="preserve">                      'year': 1982}],</w:t>
            </w:r>
          </w:p>
          <w:p w:rsidR="00EC7ADE" w:rsidRDefault="00EA579D" w:rsidP="00EC7ADE">
            <w:pPr>
              <w:pStyle w:val="Computerexample"/>
            </w:pPr>
            <w:r>
              <w:t xml:space="preserve">    'url': 'https://www.semanticscholar.org/author/1681232'}</w:t>
            </w:r>
          </w:p>
        </w:tc>
      </w:tr>
    </w:tbl>
    <w:p w:rsidR="00EC7ADE" w:rsidRDefault="00EC7ADE" w:rsidP="00EC7ADE">
      <w:pPr>
        <w:pStyle w:val="Caption"/>
      </w:pPr>
      <w:bookmarkStart w:id="7" w:name="_Ref54269819"/>
      <w:r>
        <w:t xml:space="preserve">Figure </w:t>
      </w:r>
      <w:r w:rsidR="00592D84">
        <w:fldChar w:fldCharType="begin"/>
      </w:r>
      <w:r w:rsidR="00592D84">
        <w:instrText xml:space="preserve"> SEQ Figure \* ARABIC </w:instrText>
      </w:r>
      <w:r w:rsidR="00592D84">
        <w:fldChar w:fldCharType="separate"/>
      </w:r>
      <w:r w:rsidR="00C814D6">
        <w:rPr>
          <w:noProof/>
        </w:rPr>
        <w:t>6</w:t>
      </w:r>
      <w:r w:rsidR="00592D84">
        <w:rPr>
          <w:noProof/>
        </w:rPr>
        <w:fldChar w:fldCharType="end"/>
      </w:r>
      <w:bookmarkEnd w:id="7"/>
      <w:r w:rsidR="00C1220B">
        <w:t>:</w:t>
      </w:r>
      <w:r w:rsidR="00C1220B">
        <w:tab/>
      </w:r>
      <w:r>
        <w:t>Example of author information</w:t>
      </w:r>
      <w:r w:rsidR="00EA579D">
        <w:t xml:space="preserve"> (with some of the papers removed)</w:t>
      </w:r>
    </w:p>
    <w:p w:rsidR="002A115A" w:rsidRDefault="002A115A" w:rsidP="002A115A">
      <w:r>
        <w:br w:type="page"/>
      </w:r>
    </w:p>
    <w:p w:rsidR="007D7F68" w:rsidRDefault="007D7F68" w:rsidP="007D7F68">
      <w:pPr>
        <w:pStyle w:val="Heading1"/>
      </w:pPr>
      <w:bookmarkStart w:id="8" w:name="_Ref54282049"/>
      <w:r>
        <w:lastRenderedPageBreak/>
        <w:t>Paper information</w:t>
      </w:r>
      <w:bookmarkEnd w:id="8"/>
    </w:p>
    <w:p w:rsidR="007D7F68" w:rsidRDefault="007D7F68" w:rsidP="007D7F68">
      <w:pPr>
        <w:pStyle w:val="BodyText"/>
      </w:pPr>
      <w:r>
        <w:t>One can get information about a given paper via the paper lookup API:</w:t>
      </w:r>
    </w:p>
    <w:p w:rsidR="007D7F68" w:rsidRDefault="00D413A1" w:rsidP="002A115A">
      <w:pPr>
        <w:pStyle w:val="Computerexample"/>
        <w:ind w:left="284"/>
      </w:pPr>
      <w:r w:rsidRPr="00D413A1">
        <w:t>https://api.semanticscholar.org/v1/paper/[Paper Identifier or URL]</w:t>
      </w:r>
    </w:p>
    <w:p w:rsidR="00C1220B" w:rsidRDefault="00C1220B" w:rsidP="00C1220B">
      <w:pPr>
        <w:pStyle w:val="BodyText"/>
      </w:pPr>
    </w:p>
    <w:p w:rsidR="00C1220B" w:rsidRDefault="00C1220B" w:rsidP="00C1220B">
      <w:pPr>
        <w:pStyle w:val="BodyText"/>
      </w:pPr>
      <w:r>
        <w:t xml:space="preserve">Consider the paper shown in </w:t>
      </w:r>
      <w:r>
        <w:fldChar w:fldCharType="begin"/>
      </w:r>
      <w:r>
        <w:instrText xml:space="preserve"> REF _Ref54278634 \h </w:instrText>
      </w:r>
      <w:r>
        <w:fldChar w:fldCharType="separate"/>
      </w:r>
      <w:r w:rsidR="00395E5E">
        <w:t xml:space="preserve">Figure </w:t>
      </w:r>
      <w:r w:rsidR="00395E5E">
        <w:rPr>
          <w:noProof/>
        </w:rPr>
        <w:t>7</w:t>
      </w:r>
      <w:r>
        <w:fldChar w:fldCharType="end"/>
      </w:r>
      <w:r>
        <w:t>.</w:t>
      </w:r>
      <w:r w:rsidRPr="00C1220B">
        <w:t xml:space="preserve"> </w:t>
      </w:r>
      <w:r>
        <w:fldChar w:fldCharType="begin"/>
      </w:r>
      <w:r>
        <w:instrText xml:space="preserve"> REF _Ref54279743 \h </w:instrText>
      </w:r>
      <w:r>
        <w:fldChar w:fldCharType="separate"/>
      </w:r>
      <w:r w:rsidR="00395E5E">
        <w:t xml:space="preserve">Table </w:t>
      </w:r>
      <w:r w:rsidR="00395E5E">
        <w:rPr>
          <w:noProof/>
        </w:rPr>
        <w:t>1</w:t>
      </w:r>
      <w:r>
        <w:fldChar w:fldCharType="end"/>
      </w:r>
      <w:r>
        <w:t xml:space="preserve"> shows the top level of the JSON for</w:t>
      </w:r>
      <w:r>
        <w:tab/>
        <w:t xml:space="preserve"> </w:t>
      </w:r>
      <w:hyperlink r:id="rId19" w:history="1">
        <w:r w:rsidRPr="00AB5A30">
          <w:rPr>
            <w:rStyle w:val="Hyperlink"/>
          </w:rPr>
          <w:t>https://api.semanticscholar.org/v1/paper/fb5d1bb23724d9a5a5eae036a2e3cf291cac2c1b</w:t>
        </w:r>
      </w:hyperlink>
      <w:r>
        <w:t xml:space="preserve"> </w:t>
      </w:r>
    </w:p>
    <w:p w:rsidR="00D413A1" w:rsidRDefault="00C1220B" w:rsidP="00D413A1">
      <w:pPr>
        <w:pStyle w:val="BodyText"/>
      </w:pPr>
      <w:r>
        <w:t xml:space="preserve">We can computer the total number of citations from the length of </w:t>
      </w:r>
      <w:proofErr w:type="spellStart"/>
      <w:proofErr w:type="gramStart"/>
      <w:r>
        <w:t>xxxx</w:t>
      </w:r>
      <w:proofErr w:type="spellEnd"/>
      <w:r>
        <w:t>[</w:t>
      </w:r>
      <w:proofErr w:type="gramEnd"/>
      <w:r>
        <w:t xml:space="preserve">‘citations’ ], while </w:t>
      </w:r>
      <w:proofErr w:type="spellStart"/>
      <w:r>
        <w:t>xxxx</w:t>
      </w:r>
      <w:proofErr w:type="spellEnd"/>
      <w:r>
        <w:t>[</w:t>
      </w:r>
      <w:proofErr w:type="spellStart"/>
      <w:r w:rsidRPr="00252F7E">
        <w:t>influentialCitationCount</w:t>
      </w:r>
      <w:proofErr w:type="spellEnd"/>
      <w:r>
        <w:t>’] gives use the value 312 (by the lightbulb). The other fields give use the information shown in the figure.</w:t>
      </w:r>
    </w:p>
    <w:tbl>
      <w:tblPr>
        <w:tblStyle w:val="TableGrid"/>
        <w:tblW w:w="0" w:type="auto"/>
        <w:tblLook w:val="04A0" w:firstRow="1" w:lastRow="0" w:firstColumn="1" w:lastColumn="0" w:noHBand="0" w:noVBand="1"/>
      </w:tblPr>
      <w:tblGrid>
        <w:gridCol w:w="9243"/>
      </w:tblGrid>
      <w:tr w:rsidR="00D413A1" w:rsidTr="00394466">
        <w:tc>
          <w:tcPr>
            <w:tcW w:w="9243" w:type="dxa"/>
          </w:tcPr>
          <w:p w:rsidR="00D413A1" w:rsidRDefault="00D413A1" w:rsidP="00394466">
            <w:pPr>
              <w:pStyle w:val="Tablecell"/>
            </w:pPr>
            <w:r>
              <w:rPr>
                <w:noProof/>
              </w:rPr>
              <w:drawing>
                <wp:inline distT="0" distB="0" distL="0" distR="0" wp14:anchorId="3717CBE5" wp14:editId="26F5EB02">
                  <wp:extent cx="5732145" cy="91059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aper-Screenshot_20201022_173919.png"/>
                          <pic:cNvPicPr/>
                        </pic:nvPicPr>
                        <pic:blipFill>
                          <a:blip r:embed="rId20">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tc>
      </w:tr>
    </w:tbl>
    <w:p w:rsidR="00D413A1" w:rsidRDefault="00D413A1" w:rsidP="00D413A1">
      <w:pPr>
        <w:pStyle w:val="Caption"/>
      </w:pPr>
      <w:bookmarkStart w:id="9" w:name="_Ref54278634"/>
      <w:r>
        <w:t xml:space="preserve">Figure </w:t>
      </w:r>
      <w:r w:rsidR="00592D84">
        <w:fldChar w:fldCharType="begin"/>
      </w:r>
      <w:r w:rsidR="00592D84">
        <w:instrText xml:space="preserve"> SEQ Figure \* ARABIC </w:instrText>
      </w:r>
      <w:r w:rsidR="00592D84">
        <w:fldChar w:fldCharType="separate"/>
      </w:r>
      <w:r w:rsidR="00C814D6">
        <w:rPr>
          <w:noProof/>
        </w:rPr>
        <w:t>7</w:t>
      </w:r>
      <w:r w:rsidR="00592D84">
        <w:rPr>
          <w:noProof/>
        </w:rPr>
        <w:fldChar w:fldCharType="end"/>
      </w:r>
      <w:bookmarkEnd w:id="9"/>
      <w:r>
        <w:t>:</w:t>
      </w:r>
      <w:r w:rsidR="00C1220B">
        <w:tab/>
      </w:r>
      <w:r>
        <w:t>Information about one paper- as shown via the web interface</w:t>
      </w:r>
    </w:p>
    <w:p w:rsidR="00D413A1" w:rsidRDefault="00D413A1" w:rsidP="007D7F68">
      <w:pPr>
        <w:pStyle w:val="BodyText"/>
      </w:pPr>
    </w:p>
    <w:p w:rsidR="00252F7E" w:rsidRDefault="00252F7E" w:rsidP="00252F7E">
      <w:pPr>
        <w:pStyle w:val="Caption"/>
        <w:keepNext/>
      </w:pPr>
      <w:bookmarkStart w:id="10" w:name="_Ref54279743"/>
      <w:r>
        <w:t xml:space="preserve">Table </w:t>
      </w:r>
      <w:r w:rsidR="00592D84">
        <w:fldChar w:fldCharType="begin"/>
      </w:r>
      <w:r w:rsidR="00592D84">
        <w:instrText xml:space="preserve"> SEQ Table \* ARABIC </w:instrText>
      </w:r>
      <w:r w:rsidR="00592D84">
        <w:fldChar w:fldCharType="separate"/>
      </w:r>
      <w:r w:rsidR="00CF7E6D">
        <w:rPr>
          <w:noProof/>
        </w:rPr>
        <w:t>1</w:t>
      </w:r>
      <w:r w:rsidR="00592D84">
        <w:rPr>
          <w:noProof/>
        </w:rPr>
        <w:fldChar w:fldCharType="end"/>
      </w:r>
      <w:bookmarkEnd w:id="10"/>
      <w:r>
        <w:t xml:space="preserve">: </w:t>
      </w:r>
      <w:r w:rsidRPr="00795038">
        <w:t>Top-level information about one paper</w:t>
      </w:r>
    </w:p>
    <w:tbl>
      <w:tblPr>
        <w:tblStyle w:val="LightList"/>
        <w:tblW w:w="0" w:type="auto"/>
        <w:tblLook w:val="04A0" w:firstRow="1" w:lastRow="0" w:firstColumn="1" w:lastColumn="0" w:noHBand="0" w:noVBand="1"/>
      </w:tblPr>
      <w:tblGrid>
        <w:gridCol w:w="1723"/>
        <w:gridCol w:w="950"/>
        <w:gridCol w:w="6570"/>
      </w:tblGrid>
      <w:tr w:rsidR="00252F7E" w:rsidRPr="00252F7E" w:rsidTr="00D973F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t>Field</w:t>
            </w:r>
          </w:p>
        </w:tc>
        <w:tc>
          <w:tcPr>
            <w:tcW w:w="2127" w:type="dxa"/>
          </w:tcPr>
          <w:p w:rsidR="00252F7E" w:rsidRP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Type</w:t>
            </w:r>
          </w:p>
        </w:tc>
        <w:tc>
          <w:tcPr>
            <w:tcW w:w="2127" w:type="dxa"/>
          </w:tcPr>
          <w:p w:rsid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Val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bstract</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147A2E" w:rsidP="00147A2E">
            <w:pPr>
              <w:pStyle w:val="BodyText"/>
              <w:ind w:firstLine="0"/>
              <w:cnfStyle w:val="000000100000" w:firstRow="0" w:lastRow="0" w:firstColumn="0" w:lastColumn="0" w:oddVBand="0" w:evenVBand="0" w:oddHBand="1" w:evenHBand="0" w:firstRowFirstColumn="0" w:firstRowLastColumn="0" w:lastRowFirstColumn="0" w:lastRowLastColumn="0"/>
            </w:pPr>
            <w:r>
              <w:t xml:space="preserve">"Software radios are </w:t>
            </w:r>
            <w:r>
              <w:rPr>
                <w:rFonts w:ascii="Arial" w:hAnsi="Arial" w:cs="Arial"/>
              </w:rPr>
              <w:t xml:space="preserve">… </w:t>
            </w:r>
            <w:r w:rsidRPr="00147A2E">
              <w:t>of cognitive radio."</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arxiv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NoneType</w:t>
            </w:r>
            <w:proofErr w:type="spellEnd"/>
            <w:r w:rsidRPr="00252F7E">
              <w:t>'&gt;</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t>nul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uthor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rsidRPr="00147A2E">
              <w:t>[{"authorId":"48168298","name":"J. Mitola","url":"https://www.semanticscholar.org/author/48168298"},</w:t>
            </w:r>
            <w:r>
              <w:br/>
            </w:r>
            <w:r w:rsidRPr="00147A2E">
              <w:t>{"authorId":"1681232","name":"Gerald Q. Maguire","url":"https://www.semanticscholar.org/author/168123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itationVelocit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147A2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147A2E">
              <w:t>360</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citation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Default="00147A2E" w:rsidP="00394466">
            <w:pPr>
              <w:pStyle w:val="BodyText"/>
              <w:ind w:firstLine="0"/>
              <w:cnfStyle w:val="000000100000" w:firstRow="0" w:lastRow="0" w:firstColumn="0" w:lastColumn="0" w:oddVBand="0" w:evenVBand="0" w:oddHBand="1" w:evenHBand="0" w:firstRowFirstColumn="0" w:firstRowLastColumn="0" w:lastRowFirstColumn="0" w:lastRowLastColumn="0"/>
            </w:pPr>
            <w:r>
              <w:t>A list of the 8773 citations each of the form:</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w:t>
            </w:r>
            <w:proofErr w:type="spellStart"/>
            <w:r>
              <w:t>arxivId</w:t>
            </w:r>
            <w:proofErr w:type="spellEnd"/>
            <w:r>
              <w:t>': Non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authors': [   {'</w:t>
            </w:r>
            <w:proofErr w:type="spellStart"/>
            <w:r>
              <w:t>authorId</w:t>
            </w:r>
            <w:proofErr w:type="spellEnd"/>
            <w:r>
              <w:t>': '2157293', 'name': '</w:t>
            </w:r>
            <w:proofErr w:type="spellStart"/>
            <w:r>
              <w:t>Narasimha</w:t>
            </w:r>
            <w:proofErr w:type="spellEnd"/>
            <w:r>
              <w:t xml:space="preserve"> Rao </w:t>
            </w:r>
            <w:proofErr w:type="spellStart"/>
            <w:r>
              <w:t>Banavathu</w:t>
            </w:r>
            <w:proofErr w:type="spellEnd"/>
            <w:r>
              <w:t>'},</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authorId</w:t>
            </w:r>
            <w:proofErr w:type="spellEnd"/>
            <w:r>
              <w:t>': '1694137', 'name': 'Mohammed Zafar Ali Khan'}],</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109/LSP.2019.2893999',</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intent': ['background'],</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title': 'Optimization of $N$-out-of-$K$ Rule for Heterogeneous Cognitive '</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Radio Networks',</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xml:space="preserve">': 'IEEE Signal Process. </w:t>
            </w:r>
            <w:proofErr w:type="gramStart"/>
            <w:r>
              <w:t>Lett.',</w:t>
            </w:r>
            <w:proofErr w:type="gramEnd"/>
          </w:p>
          <w:p w:rsidR="00147A2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year': 201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orpus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28753059</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doi</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10.1109/98.788210'</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fieldsOfStud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lis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Computer Scienc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nfluentialCitationCount</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31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open_access</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Tr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publisher_licensed</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False</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006244" w:rsidRDefault="00252F7E" w:rsidP="00394466">
            <w:pPr>
              <w:pStyle w:val="BodyText"/>
              <w:ind w:firstLine="0"/>
            </w:pPr>
            <w:proofErr w:type="spellStart"/>
            <w:r w:rsidRPr="00252F7E">
              <w:t>paper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reference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xml:space="preserve">': '153325625', 'name': 'H. </w:t>
            </w:r>
            <w:proofErr w:type="spellStart"/>
            <w:r>
              <w:t>Maaß</w:t>
            </w:r>
            <w:proofErr w:type="spellEnd"/>
            <w: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023/A:101916851418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Location-aware mobile applications based on directory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service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Mob. Networks App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4883814', 'name': 'E. Davi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609/aimag.v19i4.142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Naive Physics Perplex',</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AI Mag.',</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Pr="00DD4547" w:rsidRDefault="00DD4547" w:rsidP="00DD4547">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DD4547">
              <w:rPr>
                <w:rFonts w:ascii="Arial" w:hAnsi="Arial" w:cs="Arial"/>
                <w:color w:val="FF0000"/>
              </w:rP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02971527', 'name': '</w:t>
            </w:r>
            <w:proofErr w:type="spellStart"/>
            <w:r>
              <w:t>Itu</w:t>
            </w:r>
            <w:proofErr w:type="spellEnd"/>
            <w:r>
              <w:t>-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Specification and Description Language (SD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w:t>
            </w:r>
          </w:p>
          <w:p w:rsidR="00252F7E" w:rsidRPr="00252F7E"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title</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923F8A"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923F8A">
              <w:t>'Cognitive radio: making software radios more persona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topic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   'topic': 'Cognitive radio',</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Equalization (communications)',</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Field-programmable gate array',</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Cognit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324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3248'},</w:t>
            </w:r>
          </w:p>
          <w:p w:rsidR="00923F8A" w:rsidRP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923F8A">
              <w:rPr>
                <w:rFonts w:ascii="Arial" w:hAnsi="Arial" w:cs="Arial"/>
                <w:color w:val="FF0000"/>
              </w:rPr>
              <w:t>…</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Regular express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48721',</w:t>
            </w:r>
          </w:p>
          <w:p w:rsidR="00252F7E" w:rsidRPr="00252F7E"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48721'}]</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url</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https://www.semanticscholar.org/paper/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venue</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703470">
              <w:t xml:space="preserve">'IEEE </w:t>
            </w:r>
            <w:proofErr w:type="spellStart"/>
            <w:r w:rsidRPr="00703470">
              <w:t>Wirel</w:t>
            </w:r>
            <w:proofErr w:type="spellEnd"/>
            <w:r w:rsidRPr="00703470">
              <w:t xml:space="preserve">. </w:t>
            </w:r>
            <w:proofErr w:type="spellStart"/>
            <w:r w:rsidRPr="00703470">
              <w:t>Commun</w:t>
            </w:r>
            <w:proofErr w:type="spellEnd"/>
            <w:r w:rsidRPr="00703470">
              <w:t>.'</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year</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1999</w:t>
            </w:r>
          </w:p>
        </w:tc>
      </w:tr>
    </w:tbl>
    <w:p w:rsidR="002A115A" w:rsidRDefault="002A115A" w:rsidP="00252F7E">
      <w:pPr>
        <w:pStyle w:val="BodyText"/>
      </w:pPr>
      <w:r>
        <w:br w:type="page"/>
      </w:r>
    </w:p>
    <w:p w:rsidR="002A115A" w:rsidRPr="008961B3" w:rsidRDefault="002A115A" w:rsidP="002A115A">
      <w:pPr>
        <w:pStyle w:val="Heading1"/>
      </w:pPr>
      <w:bookmarkStart w:id="11" w:name="_Ref54282077"/>
      <w:r>
        <w:lastRenderedPageBreak/>
        <w:t>Getting the Corpus</w:t>
      </w:r>
      <w:bookmarkEnd w:id="11"/>
    </w:p>
    <w:p w:rsidR="002A115A" w:rsidRDefault="002A115A" w:rsidP="002A115A">
      <w:pPr>
        <w:pStyle w:val="BodyText"/>
      </w:pPr>
      <w:r>
        <w:t>For information about how to d</w:t>
      </w:r>
      <w:r w:rsidR="007304FB">
        <w:t>ownload the latest</w:t>
      </w:r>
      <w:r>
        <w:t xml:space="preserve"> Sematic</w:t>
      </w:r>
      <w:r w:rsidR="007304FB">
        <w:t xml:space="preserve"> </w:t>
      </w:r>
      <w:r>
        <w:t xml:space="preserve">Scholar </w:t>
      </w:r>
      <w:r w:rsidR="007304FB">
        <w:t xml:space="preserve">Open Research </w:t>
      </w:r>
      <w:r>
        <w:t>Corpus</w:t>
      </w:r>
      <w:r w:rsidR="007304FB">
        <w:t xml:space="preserve"> (</w:t>
      </w:r>
      <w:r w:rsidR="007304FB" w:rsidRPr="007304FB">
        <w:t>S2ORC</w:t>
      </w:r>
      <w:r w:rsidR="007304FB">
        <w:t xml:space="preserve">) </w:t>
      </w:r>
      <w:r w:rsidR="007304FB">
        <w:fldChar w:fldCharType="begin"/>
      </w:r>
      <w:r w:rsidR="007304FB">
        <w:instrText xml:space="preserve"> ADDIN ZOTERO_ITEM CSL_CITATION {"citationID":"ciPY7mZW","properties":{"formattedCitation":"[1]","plainCitation":"[1]","noteIndex":0},"citationItems":[{"id":66294,"uris":["http://zotero.org/users/683389/items/BAGSDGFL"],"uri":["http://zotero.org/users/683389/items/BAGSDGFL"],"itemData":{"id":66294,"type":"paper-conference","abstract":"We introduce S2ORC, a large corpus of 81.1M English-language academic papers spanning many academic disciplines. The corpus consists of rich metadata, paper abstracts, resolved bibliographic references, as well as structured full text for 8.1M open access papers. Full text is annotated with automatically-detected inline mentions of citations, figures, and tables, each linked to their corresponding paper objects. In S2ORC, we aggregate papers from hundreds of academic publishers and digital archives into a unified source, and create the largest publicly-available collection of machine-readable academic text to date. We hope this resource will facilitate research and development of tools and tasks for text mining over academic text.","container-title":"Proceedings of the 58th Annual Meeting of the Association for Computational Linguistics","DOI":"10.18653/v1/2020.acl-main.447","event-place":"Online","page":"4969–4983","publisher":"Association for Computational Linguistics","publisher-place":"Online","title":"S2ORC: The Semantic Scholar Open Research Corpus","URL":"https://www.aclweb.org/anthology/2020.acl-main.447","author":[{"family":"Lo","given":"Kyle"},{"family":"Wang","given":"Lucy Lu"},{"family":"Neumann","given":"Mark"},{"family":"Kinney","given":"Rodney"},{"family":"Weld","given":"Daniel"}],"issued":{"date-parts":[["2020",7]]}}}],"schema":"https://github.com/citation-style-language/schema/raw/master/csl-citation.json"} </w:instrText>
      </w:r>
      <w:r w:rsidR="007304FB">
        <w:fldChar w:fldCharType="separate"/>
      </w:r>
      <w:r w:rsidR="007304FB" w:rsidRPr="007304FB">
        <w:rPr>
          <w:rFonts w:cs="Times New Roman"/>
        </w:rPr>
        <w:t>[1]</w:t>
      </w:r>
      <w:r w:rsidR="007304FB">
        <w:fldChar w:fldCharType="end"/>
      </w:r>
      <w:r>
        <w:t xml:space="preserve"> see </w:t>
      </w:r>
      <w:hyperlink r:id="rId21" w:history="1">
        <w:r w:rsidRPr="000A6775">
          <w:rPr>
            <w:rStyle w:val="Hyperlink"/>
          </w:rPr>
          <w:t>http://s2-public-api-prod.us-west-2.elasticbeanstalk.com/corpus/download/</w:t>
        </w:r>
      </w:hyperlink>
      <w:r>
        <w:t xml:space="preserve"> </w:t>
      </w:r>
    </w:p>
    <w:p w:rsidR="002A115A" w:rsidRDefault="002A115A" w:rsidP="00092074">
      <w:pPr>
        <w:pStyle w:val="BodyText"/>
      </w:pPr>
      <w:r>
        <w:t>The CORPUS is 120 GB (as of 2020-05-27)</w:t>
      </w:r>
      <w:r w:rsidR="00092074">
        <w:t xml:space="preserve"> and consists of files containing lines of </w:t>
      </w:r>
      <w:r>
        <w:t>JSON records</w:t>
      </w:r>
      <w:r w:rsidR="00092074">
        <w:t xml:space="preserve"> with the information about each publication. An example of an entry from the corpus is shown in </w:t>
      </w:r>
      <w:r w:rsidR="00092074">
        <w:fldChar w:fldCharType="begin"/>
      </w:r>
      <w:r w:rsidR="00092074">
        <w:instrText xml:space="preserve"> REF _Ref54263554 \h  \* MERGEFORMAT </w:instrText>
      </w:r>
      <w:r w:rsidR="00092074">
        <w:fldChar w:fldCharType="separate"/>
      </w:r>
      <w:r w:rsidR="00395E5E">
        <w:t xml:space="preserve">Figure </w:t>
      </w:r>
      <w:r w:rsidR="00395E5E">
        <w:rPr>
          <w:noProof/>
        </w:rPr>
        <w:t>8</w:t>
      </w:r>
      <w:r w:rsidR="00092074">
        <w:fldChar w:fldCharType="end"/>
      </w:r>
      <w:r w:rsidR="00092074">
        <w:t>.</w:t>
      </w:r>
    </w:p>
    <w:p w:rsidR="002A115A" w:rsidRDefault="002A115A" w:rsidP="00092074">
      <w:pPr>
        <w:pStyle w:val="BodyText"/>
      </w:pPr>
      <w:r w:rsidRPr="000B31F0">
        <w:rPr>
          <w:rStyle w:val="BodyTextChar"/>
        </w:rPr>
        <w:t>The data dictionary is at</w:t>
      </w:r>
      <w:r>
        <w:t xml:space="preserve"> </w:t>
      </w:r>
      <w:hyperlink r:id="rId22" w:history="1">
        <w:r w:rsidRPr="000A6775">
          <w:rPr>
            <w:rStyle w:val="Hyperlink"/>
          </w:rPr>
          <w:t>http://s2-public-api-prod.us-west-2.elasticbeanstalk.com/corpus/</w:t>
        </w:r>
      </w:hyperlink>
      <w:r>
        <w:t>.</w:t>
      </w:r>
      <w:r w:rsidR="00092074">
        <w:t xml:space="preserve"> It is important to note that the corpus does not have any of the information </w:t>
      </w:r>
      <w:proofErr w:type="gramStart"/>
      <w:r w:rsidR="00092074">
        <w:t>that Semantic Scholar computers</w:t>
      </w:r>
      <w:proofErr w:type="gramEnd"/>
      <w:r w:rsidR="00092074">
        <w:t xml:space="preserve"> over the whole corpus.</w:t>
      </w:r>
    </w:p>
    <w:p w:rsidR="0073671A" w:rsidRDefault="0073671A" w:rsidP="00092074">
      <w:pPr>
        <w:pStyle w:val="BodyText"/>
      </w:pPr>
      <w:r>
        <w:t xml:space="preserve">See also their </w:t>
      </w:r>
      <w:proofErr w:type="spellStart"/>
      <w:r>
        <w:t>github</w:t>
      </w:r>
      <w:proofErr w:type="spellEnd"/>
      <w:r>
        <w:t xml:space="preserve"> at </w:t>
      </w:r>
      <w:hyperlink r:id="rId23" w:history="1">
        <w:r w:rsidRPr="007A5DAA">
          <w:rPr>
            <w:rStyle w:val="Hyperlink"/>
          </w:rPr>
          <w:t>https://github.com/allenai/s2orc</w:t>
        </w:r>
      </w:hyperlink>
      <w:r>
        <w:t xml:space="preserve"> </w:t>
      </w:r>
    </w:p>
    <w:p w:rsidR="00643CE6" w:rsidRPr="00643CE6" w:rsidRDefault="00643CE6" w:rsidP="00643CE6">
      <w:pPr>
        <w:pStyle w:val="Caption"/>
        <w:keepNext/>
      </w:pPr>
      <w:r>
        <w:t xml:space="preserve">Table </w:t>
      </w:r>
      <w:r w:rsidR="00592D84">
        <w:fldChar w:fldCharType="begin"/>
      </w:r>
      <w:r w:rsidR="00592D84">
        <w:instrText xml:space="preserve"> SEQ Table \* ARABIC </w:instrText>
      </w:r>
      <w:r w:rsidR="00592D84">
        <w:fldChar w:fldCharType="separate"/>
      </w:r>
      <w:r w:rsidR="00CF7E6D">
        <w:rPr>
          <w:noProof/>
        </w:rPr>
        <w:t>2</w:t>
      </w:r>
      <w:r w:rsidR="00592D84">
        <w:rPr>
          <w:noProof/>
        </w:rPr>
        <w:fldChar w:fldCharType="end"/>
      </w:r>
      <w:r>
        <w:t xml:space="preserve">: DiVA number of publications with the different types of identifiers for all of KTH from 2012-2019 – </w:t>
      </w:r>
      <w:r w:rsidRPr="00643CE6">
        <w:t>total of 41 578 publications</w:t>
      </w:r>
      <w:r>
        <w:t xml:space="preserve"> (excluding theses at all levels)</w:t>
      </w:r>
    </w:p>
    <w:tbl>
      <w:tblPr>
        <w:tblStyle w:val="LightList"/>
        <w:tblW w:w="7694" w:type="dxa"/>
        <w:tblLook w:val="04A0" w:firstRow="1" w:lastRow="0" w:firstColumn="1" w:lastColumn="0" w:noHBand="0" w:noVBand="1"/>
      </w:tblPr>
      <w:tblGrid>
        <w:gridCol w:w="1523"/>
        <w:gridCol w:w="1285"/>
        <w:gridCol w:w="1281"/>
        <w:gridCol w:w="1281"/>
        <w:gridCol w:w="1281"/>
        <w:gridCol w:w="1281"/>
      </w:tblGrid>
      <w:tr w:rsidR="00643CE6" w:rsidRPr="00643CE6" w:rsidTr="00643CE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rPr>
                <w:rFonts w:ascii="Calibri" w:eastAsia="Times New Roman" w:hAnsi="Calibri" w:cs="Calibri"/>
                <w:sz w:val="28"/>
                <w:szCs w:val="28"/>
              </w:rPr>
            </w:pPr>
          </w:p>
        </w:tc>
        <w:tc>
          <w:tcPr>
            <w:tcW w:w="1285"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sz w:val="28"/>
                <w:szCs w:val="28"/>
              </w:rPr>
              <w:t>ISBN</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DO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IS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PMID</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proofErr w:type="spellStart"/>
            <w:r w:rsidRPr="00643CE6">
              <w:rPr>
                <w:rFonts w:ascii="Calibri" w:eastAsia="Times New Roman" w:hAnsi="Calibri" w:cs="Calibri"/>
                <w:sz w:val="28"/>
                <w:szCs w:val="28"/>
              </w:rPr>
              <w:t>ScopusId</w:t>
            </w:r>
            <w:proofErr w:type="spellEnd"/>
          </w:p>
        </w:tc>
      </w:tr>
      <w:tr w:rsidR="00643CE6" w:rsidRPr="00643CE6" w:rsidTr="00643CE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Number</w:t>
            </w:r>
          </w:p>
        </w:tc>
        <w:tc>
          <w:tcPr>
            <w:tcW w:w="1285"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8705</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1412</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9393</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6061</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2807</w:t>
            </w:r>
          </w:p>
        </w:tc>
      </w:tr>
      <w:tr w:rsidR="00643CE6" w:rsidRPr="00643CE6" w:rsidTr="00643CE6">
        <w:trPr>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Percentage</w:t>
            </w:r>
          </w:p>
        </w:tc>
        <w:tc>
          <w:tcPr>
            <w:tcW w:w="1285"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0.9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5.5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0.69%</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14.58%</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8.90%</w:t>
            </w:r>
          </w:p>
        </w:tc>
      </w:tr>
    </w:tbl>
    <w:p w:rsidR="007304FB" w:rsidRDefault="007304FB" w:rsidP="00D7492F">
      <w:pPr>
        <w:pStyle w:val="BodyText"/>
        <w:ind w:firstLine="0"/>
      </w:pPr>
    </w:p>
    <w:tbl>
      <w:tblPr>
        <w:tblStyle w:val="TableGrid"/>
        <w:tblW w:w="0" w:type="auto"/>
        <w:tblLook w:val="04A0" w:firstRow="1" w:lastRow="0" w:firstColumn="1" w:lastColumn="0" w:noHBand="0" w:noVBand="1"/>
      </w:tblPr>
      <w:tblGrid>
        <w:gridCol w:w="9243"/>
      </w:tblGrid>
      <w:tr w:rsidR="002A115A" w:rsidTr="00394466">
        <w:tc>
          <w:tcPr>
            <w:tcW w:w="9243" w:type="dxa"/>
          </w:tcPr>
          <w:p w:rsidR="002A115A" w:rsidRDefault="002A115A" w:rsidP="00394466">
            <w:pPr>
              <w:pStyle w:val="Computerexample"/>
            </w:pPr>
            <w:r>
              <w:lastRenderedPageBreak/>
              <w:t>{   'authors': [   {'ids': ['1776025'], 'name': '</w:t>
            </w:r>
            <w:proofErr w:type="spellStart"/>
            <w:r>
              <w:t>Rhaban</w:t>
            </w:r>
            <w:proofErr w:type="spellEnd"/>
            <w:r>
              <w:t xml:space="preserve"> Hark'},</w:t>
            </w:r>
          </w:p>
          <w:p w:rsidR="002A115A" w:rsidRDefault="002A115A" w:rsidP="00394466">
            <w:pPr>
              <w:pStyle w:val="Computerexample"/>
            </w:pPr>
            <w:r>
              <w:t xml:space="preserve">                   {'ids': ['2836018'], 'name': '</w:t>
            </w:r>
            <w:proofErr w:type="spellStart"/>
            <w:r>
              <w:t>Nieke</w:t>
            </w:r>
            <w:proofErr w:type="spellEnd"/>
            <w:r>
              <w:t xml:space="preserve"> </w:t>
            </w:r>
            <w:proofErr w:type="spellStart"/>
            <w:r>
              <w:t>Aerts</w:t>
            </w:r>
            <w:proofErr w:type="spellEnd"/>
            <w:r>
              <w:t>'},</w:t>
            </w:r>
          </w:p>
          <w:p w:rsidR="002A115A" w:rsidRDefault="002A115A" w:rsidP="00394466">
            <w:pPr>
              <w:pStyle w:val="Computerexample"/>
            </w:pPr>
            <w:r>
              <w:t xml:space="preserve">                   {'ids': ['47422037'], 'name': 'David Hock'},</w:t>
            </w:r>
          </w:p>
          <w:p w:rsidR="002A115A" w:rsidRDefault="002A115A" w:rsidP="00394466">
            <w:pPr>
              <w:pStyle w:val="Computerexample"/>
            </w:pPr>
            <w:r>
              <w:t xml:space="preserve">                   {'ids': ['1679387'], 'name': 'Nils </w:t>
            </w:r>
            <w:proofErr w:type="spellStart"/>
            <w:r>
              <w:t>Richerzhagen</w:t>
            </w:r>
            <w:proofErr w:type="spellEnd"/>
            <w:r>
              <w:t>'},</w:t>
            </w:r>
          </w:p>
          <w:p w:rsidR="002A115A" w:rsidRDefault="002A115A" w:rsidP="00394466">
            <w:pPr>
              <w:pStyle w:val="Computerexample"/>
            </w:pPr>
            <w:r>
              <w:t xml:space="preserve">                   {'ids': ['145799243'], 'name': 'Amr </w:t>
            </w:r>
            <w:proofErr w:type="spellStart"/>
            <w:r>
              <w:t>Rizk</w:t>
            </w:r>
            <w:proofErr w:type="spellEnd"/>
            <w:r>
              <w:t>'},</w:t>
            </w:r>
          </w:p>
          <w:p w:rsidR="002A115A" w:rsidRDefault="002A115A" w:rsidP="00394466">
            <w:pPr>
              <w:pStyle w:val="Computerexample"/>
            </w:pPr>
            <w:r>
              <w:t xml:space="preserve">                   {'ids': ['145754722'], 'name': 'Ralf Steinmetz'}],</w:t>
            </w:r>
          </w:p>
          <w:p w:rsidR="002A115A" w:rsidRDefault="002A115A" w:rsidP="00394466">
            <w:pPr>
              <w:pStyle w:val="Computerexample"/>
            </w:pPr>
            <w:r>
              <w:t xml:space="preserve">    '</w:t>
            </w:r>
            <w:proofErr w:type="spellStart"/>
            <w:r>
              <w:t>doi</w:t>
            </w:r>
            <w:proofErr w:type="spellEnd"/>
            <w:r>
              <w:t>': '10.1109/TNSM.2018.2876654',</w:t>
            </w:r>
          </w:p>
          <w:p w:rsidR="002A115A" w:rsidRDefault="002A115A" w:rsidP="00394466">
            <w:pPr>
              <w:pStyle w:val="Computerexample"/>
            </w:pPr>
            <w:r>
              <w:t xml:space="preserve">    '</w:t>
            </w:r>
            <w:proofErr w:type="spellStart"/>
            <w:r>
              <w:t>doiUrl</w:t>
            </w:r>
            <w:proofErr w:type="spellEnd"/>
            <w:r>
              <w:t>': 'https://doi.org/10.1109/TNSM.2018.2876654',</w:t>
            </w:r>
          </w:p>
          <w:p w:rsidR="002A115A" w:rsidRDefault="002A115A" w:rsidP="00394466">
            <w:pPr>
              <w:pStyle w:val="Computerexample"/>
            </w:pPr>
            <w:r>
              <w:t xml:space="preserve">    'entities': [],</w:t>
            </w:r>
          </w:p>
          <w:p w:rsidR="002A115A" w:rsidRDefault="002A115A" w:rsidP="00394466">
            <w:pPr>
              <w:pStyle w:val="Computerexample"/>
            </w:pPr>
            <w:r>
              <w:t xml:space="preserve">    '</w:t>
            </w:r>
            <w:proofErr w:type="spellStart"/>
            <w:r>
              <w:t>fieldsOfStudy</w:t>
            </w:r>
            <w:proofErr w:type="spellEnd"/>
            <w:r>
              <w:t>': ['Computer Science'],</w:t>
            </w:r>
          </w:p>
          <w:p w:rsidR="002A115A" w:rsidRDefault="002A115A" w:rsidP="00394466">
            <w:pPr>
              <w:pStyle w:val="Computerexample"/>
            </w:pPr>
            <w:r>
              <w:t xml:space="preserve">    'id': 'd5baf37d9a6039168d85c80aa37ed8222768c170',</w:t>
            </w:r>
          </w:p>
          <w:p w:rsidR="002A115A" w:rsidRDefault="002A115A" w:rsidP="00394466">
            <w:pPr>
              <w:pStyle w:val="Computerexample"/>
            </w:pPr>
            <w:r>
              <w:t xml:space="preserve">    '</w:t>
            </w:r>
            <w:proofErr w:type="spellStart"/>
            <w:r>
              <w:t>inCitations</w:t>
            </w:r>
            <w:proofErr w:type="spellEnd"/>
            <w:r>
              <w:t>': ['8bc41ecb5263f7a1fae6087e6929005325361486'],</w:t>
            </w:r>
          </w:p>
          <w:p w:rsidR="002A115A" w:rsidRDefault="002A115A" w:rsidP="00394466">
            <w:pPr>
              <w:pStyle w:val="Computerexample"/>
            </w:pPr>
            <w:r>
              <w:t xml:space="preserve">    '</w:t>
            </w:r>
            <w:proofErr w:type="spellStart"/>
            <w:r>
              <w:t>journalName</w:t>
            </w:r>
            <w:proofErr w:type="spellEnd"/>
            <w:r>
              <w:t>': 'IEEE Transactions on Network and Service Management',</w:t>
            </w:r>
          </w:p>
          <w:p w:rsidR="002A115A" w:rsidRDefault="002A115A" w:rsidP="00394466">
            <w:pPr>
              <w:pStyle w:val="Computerexample"/>
            </w:pPr>
            <w:r>
              <w:t xml:space="preserve">    '</w:t>
            </w:r>
            <w:proofErr w:type="spellStart"/>
            <w:r>
              <w:t>journalPages</w:t>
            </w:r>
            <w:proofErr w:type="spellEnd"/>
            <w:r>
              <w:t>': '1264-1276',</w:t>
            </w:r>
          </w:p>
          <w:p w:rsidR="002A115A" w:rsidRDefault="002A115A" w:rsidP="00394466">
            <w:pPr>
              <w:pStyle w:val="Computerexample"/>
            </w:pPr>
            <w:r>
              <w:t xml:space="preserve">    '</w:t>
            </w:r>
            <w:proofErr w:type="spellStart"/>
            <w:r>
              <w:t>journalVolume</w:t>
            </w:r>
            <w:proofErr w:type="spellEnd"/>
            <w:r>
              <w:t>': '15',</w:t>
            </w:r>
          </w:p>
          <w:p w:rsidR="002A115A" w:rsidRDefault="002A115A" w:rsidP="00394466">
            <w:pPr>
              <w:pStyle w:val="Computerexample"/>
            </w:pPr>
            <w:r>
              <w:t xml:space="preserve">    '</w:t>
            </w:r>
            <w:proofErr w:type="spellStart"/>
            <w:r>
              <w:t>magId</w:t>
            </w:r>
            <w:proofErr w:type="spellEnd"/>
            <w:r>
              <w:t>': '2897713897',</w:t>
            </w:r>
          </w:p>
          <w:p w:rsidR="002A115A" w:rsidRDefault="002A115A" w:rsidP="00394466">
            <w:pPr>
              <w:pStyle w:val="Computerexample"/>
            </w:pPr>
            <w:r>
              <w:t xml:space="preserve">    '</w:t>
            </w:r>
            <w:proofErr w:type="spellStart"/>
            <w:r>
              <w:t>outCitations</w:t>
            </w:r>
            <w:proofErr w:type="spellEnd"/>
            <w:r>
              <w:t>': [   '8ebff39102ceae8602bf52f45b59a2e329a7514f',</w:t>
            </w:r>
          </w:p>
          <w:p w:rsidR="002A115A" w:rsidRDefault="002A115A" w:rsidP="00394466">
            <w:pPr>
              <w:pStyle w:val="Computerexample"/>
            </w:pPr>
            <w:r>
              <w:t xml:space="preserve">                        'c260f075acf6550fcdfd1aaed204bc8f475befe7',</w:t>
            </w:r>
          </w:p>
          <w:p w:rsidR="002A115A" w:rsidRDefault="002A115A" w:rsidP="00394466">
            <w:pPr>
              <w:pStyle w:val="Computerexample"/>
            </w:pPr>
            <w:r>
              <w:t xml:space="preserve">                        '6403a9dc96d1c7bec68325aab697e891793568de',</w:t>
            </w:r>
          </w:p>
          <w:p w:rsidR="002A115A" w:rsidRDefault="002A115A" w:rsidP="00394466">
            <w:pPr>
              <w:pStyle w:val="Computerexample"/>
            </w:pPr>
            <w:r>
              <w:t xml:space="preserve">                        '39d4ad26ff4359e2f8221bba036951d16168dbdf',</w:t>
            </w:r>
          </w:p>
          <w:p w:rsidR="002A115A" w:rsidRDefault="002A115A" w:rsidP="00394466">
            <w:pPr>
              <w:pStyle w:val="Computerexample"/>
            </w:pPr>
            <w:r>
              <w:t xml:space="preserve">                        'c98017ae87cba1c6bef12c0b8f5768cb4d0529f2',</w:t>
            </w:r>
          </w:p>
          <w:p w:rsidR="002A115A" w:rsidRDefault="002A115A" w:rsidP="00394466">
            <w:pPr>
              <w:pStyle w:val="Computerexample"/>
            </w:pPr>
            <w:r>
              <w:t xml:space="preserve">                        '5f28bf666498d5800e015f12318930ce03cd5587',</w:t>
            </w:r>
          </w:p>
          <w:p w:rsidR="002A115A" w:rsidRDefault="002A115A" w:rsidP="00394466">
            <w:pPr>
              <w:pStyle w:val="Computerexample"/>
            </w:pPr>
            <w:r>
              <w:t xml:space="preserve">                        '1e8f95d143d0dcbdec04fdb6ec91e43e38a9b4c2',</w:t>
            </w:r>
          </w:p>
          <w:p w:rsidR="002A115A" w:rsidRDefault="002A115A" w:rsidP="00394466">
            <w:pPr>
              <w:pStyle w:val="Computerexample"/>
            </w:pPr>
            <w:r>
              <w:t xml:space="preserve">                        '3520b8c41833d64d86cba8c429a057aabe7f08fe',</w:t>
            </w:r>
          </w:p>
          <w:p w:rsidR="002A115A" w:rsidRDefault="002A115A" w:rsidP="00394466">
            <w:pPr>
              <w:pStyle w:val="Computerexample"/>
            </w:pPr>
            <w:r>
              <w:t xml:space="preserve">                        'cc71016673d4e30dbe41a8edefdcf25f04db93c4',</w:t>
            </w:r>
          </w:p>
          <w:p w:rsidR="002A115A" w:rsidRDefault="002A115A" w:rsidP="00394466">
            <w:pPr>
              <w:pStyle w:val="Computerexample"/>
            </w:pPr>
            <w:r>
              <w:t xml:space="preserve">                        '394fe080a0e93c1843bb847e5d3ea81476a2cd25',</w:t>
            </w:r>
          </w:p>
          <w:p w:rsidR="002A115A" w:rsidRDefault="002A115A" w:rsidP="00394466">
            <w:pPr>
              <w:pStyle w:val="Computerexample"/>
            </w:pPr>
            <w:r>
              <w:t xml:space="preserve">                        'addb787928d37893cddde17f5ac0ee946e15d8bb',</w:t>
            </w:r>
          </w:p>
          <w:p w:rsidR="002A115A" w:rsidRDefault="002A115A" w:rsidP="00394466">
            <w:pPr>
              <w:pStyle w:val="Computerexample"/>
            </w:pPr>
            <w:r>
              <w:t xml:space="preserve">                        '5cc0be99c2f1270d8c91b32b8134a2553545dbe2',</w:t>
            </w:r>
          </w:p>
          <w:p w:rsidR="002A115A" w:rsidRDefault="002A115A" w:rsidP="00394466">
            <w:pPr>
              <w:pStyle w:val="Computerexample"/>
            </w:pPr>
            <w:r>
              <w:t xml:space="preserve">                        '8afd17be15ec8bd31ce25076bd3a99faba1ef62c',</w:t>
            </w:r>
          </w:p>
          <w:p w:rsidR="002A115A" w:rsidRDefault="002A115A" w:rsidP="00394466">
            <w:pPr>
              <w:pStyle w:val="Computerexample"/>
            </w:pPr>
            <w:r>
              <w:t xml:space="preserve">                        '80aea60eed56067392cfafecd50dae7efc55939e',</w:t>
            </w:r>
          </w:p>
          <w:p w:rsidR="002A115A" w:rsidRDefault="002A115A" w:rsidP="00394466">
            <w:pPr>
              <w:pStyle w:val="Computerexample"/>
            </w:pPr>
            <w:r>
              <w:t xml:space="preserve">                        '64f3a81fff495ac336dccdd63136d451852eb1c9',</w:t>
            </w:r>
          </w:p>
          <w:p w:rsidR="002A115A" w:rsidRDefault="002A115A" w:rsidP="00394466">
            <w:pPr>
              <w:pStyle w:val="Computerexample"/>
            </w:pPr>
            <w:r>
              <w:t xml:space="preserve">                        'd47bca3f9f8c86506ba842533990c2d6f2b91658',</w:t>
            </w:r>
          </w:p>
          <w:p w:rsidR="002A115A" w:rsidRDefault="002A115A" w:rsidP="00394466">
            <w:pPr>
              <w:pStyle w:val="Computerexample"/>
            </w:pPr>
            <w:r>
              <w:t xml:space="preserve">                        '6adc921e32dcb8d6b01f02f47e2b5e8f243c2ebb',</w:t>
            </w:r>
          </w:p>
          <w:p w:rsidR="002A115A" w:rsidRDefault="002A115A" w:rsidP="00394466">
            <w:pPr>
              <w:pStyle w:val="Computerexample"/>
            </w:pPr>
            <w:r>
              <w:t xml:space="preserve">                        'a79e6cbcabcf37e35e3f5f1638322f692973eda0',</w:t>
            </w:r>
          </w:p>
          <w:p w:rsidR="002A115A" w:rsidRDefault="002A115A" w:rsidP="00394466">
            <w:pPr>
              <w:pStyle w:val="Computerexample"/>
            </w:pPr>
            <w:r>
              <w:t xml:space="preserve">                        'c589d0853a29665e22679907a77143371bc9f7c5',</w:t>
            </w:r>
          </w:p>
          <w:p w:rsidR="002A115A" w:rsidRDefault="002A115A" w:rsidP="00394466">
            <w:pPr>
              <w:pStyle w:val="Computerexample"/>
            </w:pPr>
            <w:r>
              <w:t xml:space="preserve">                        '4068bfb3d65fe4d4eae6bf217d66bf1e77793e75',</w:t>
            </w:r>
          </w:p>
          <w:p w:rsidR="002A115A" w:rsidRDefault="002A115A" w:rsidP="00394466">
            <w:pPr>
              <w:pStyle w:val="Computerexample"/>
            </w:pPr>
            <w:r>
              <w:t xml:space="preserve">                        'b5d404ad21473319196847a7817d33183c4d3746',</w:t>
            </w:r>
          </w:p>
          <w:p w:rsidR="002A115A" w:rsidRDefault="002A115A" w:rsidP="00394466">
            <w:pPr>
              <w:pStyle w:val="Computerexample"/>
            </w:pPr>
            <w:r>
              <w:t xml:space="preserve">                        '1bf2e0f409ed0ae1342d219ffcc756128878d298',</w:t>
            </w:r>
          </w:p>
          <w:p w:rsidR="002A115A" w:rsidRDefault="002A115A" w:rsidP="00394466">
            <w:pPr>
              <w:pStyle w:val="Computerexample"/>
            </w:pPr>
            <w:r>
              <w:t xml:space="preserve">                        '3ef946edf2c40ba07f6847f96e99d7ada9ed9594',</w:t>
            </w:r>
          </w:p>
          <w:p w:rsidR="002A115A" w:rsidRDefault="002A115A" w:rsidP="00394466">
            <w:pPr>
              <w:pStyle w:val="Computerexample"/>
            </w:pPr>
            <w:r>
              <w:t xml:space="preserve">                        '02b5adf77d811f12ad17cc8f1a7efed7cb7b49c0',</w:t>
            </w:r>
          </w:p>
          <w:p w:rsidR="002A115A" w:rsidRDefault="002A115A" w:rsidP="00394466">
            <w:pPr>
              <w:pStyle w:val="Computerexample"/>
            </w:pPr>
            <w:r>
              <w:t xml:space="preserve">                        '1cbbdf58133f763813b3a61b8faf2f5ab74464b7',</w:t>
            </w:r>
          </w:p>
          <w:p w:rsidR="002A115A" w:rsidRDefault="002A115A" w:rsidP="00394466">
            <w:pPr>
              <w:pStyle w:val="Computerexample"/>
            </w:pPr>
            <w:r>
              <w:t xml:space="preserve">                        'ff0a6bf43a29c40edec3014595df013ec10839a5',</w:t>
            </w:r>
          </w:p>
          <w:p w:rsidR="002A115A" w:rsidRDefault="002A115A" w:rsidP="00394466">
            <w:pPr>
              <w:pStyle w:val="Computerexample"/>
            </w:pPr>
            <w:r>
              <w:t xml:space="preserve">                        'ab50df3eb05f0033acec9cb9789135a635ef0aa1',</w:t>
            </w:r>
          </w:p>
          <w:p w:rsidR="002A115A" w:rsidRDefault="002A115A" w:rsidP="00394466">
            <w:pPr>
              <w:pStyle w:val="Computerexample"/>
            </w:pPr>
            <w:r>
              <w:t xml:space="preserve">                        '0742fa40bf9be455fc6338e3a40ed6f0113d4a61',</w:t>
            </w:r>
          </w:p>
          <w:p w:rsidR="002A115A" w:rsidRDefault="002A115A" w:rsidP="00394466">
            <w:pPr>
              <w:pStyle w:val="Computerexample"/>
            </w:pPr>
            <w:r>
              <w:t xml:space="preserve">                        'f7c3b5a070e3cb73708964d4d2199c1c146a5527',</w:t>
            </w:r>
          </w:p>
          <w:p w:rsidR="002A115A" w:rsidRDefault="002A115A" w:rsidP="00394466">
            <w:pPr>
              <w:pStyle w:val="Computerexample"/>
            </w:pPr>
            <w:r>
              <w:t xml:space="preserve">                        '004a046ad0db05084f103e8b1e3e9fb43b2f9386'],</w:t>
            </w:r>
          </w:p>
          <w:p w:rsidR="002A115A" w:rsidRDefault="002A115A" w:rsidP="00394466">
            <w:pPr>
              <w:pStyle w:val="Computerexample"/>
            </w:pPr>
            <w:r>
              <w:t xml:space="preserve">    '</w:t>
            </w:r>
            <w:proofErr w:type="spellStart"/>
            <w:r>
              <w:t>paperAbstract</w:t>
            </w:r>
            <w:proofErr w:type="spellEnd"/>
            <w:r>
              <w:t>': 'A decisive advantage of software-defined networking '</w:t>
            </w:r>
          </w:p>
          <w:p w:rsidR="002A115A" w:rsidRDefault="002A115A" w:rsidP="00394466">
            <w:pPr>
              <w:pStyle w:val="Computerexample"/>
            </w:pPr>
            <w:r>
              <w:t xml:space="preserve">                     '(SDN) is its support for flexible network '</w:t>
            </w:r>
          </w:p>
          <w:p w:rsidR="002A115A" w:rsidRDefault="002A115A" w:rsidP="00394466">
            <w:pPr>
              <w:pStyle w:val="Computerexample"/>
            </w:pPr>
            <w:r>
              <w:t xml:space="preserve">                     '</w:t>
            </w:r>
            <w:proofErr w:type="gramStart"/>
            <w:r>
              <w:t>reconfigurations</w:t>
            </w:r>
            <w:proofErr w:type="gramEnd"/>
            <w:r>
              <w:t>. Considering that, software-defined '</w:t>
            </w:r>
          </w:p>
          <w:p w:rsidR="002A115A" w:rsidRDefault="002A115A" w:rsidP="00394466">
            <w:pPr>
              <w:pStyle w:val="Computerexample"/>
            </w:pPr>
            <w:r>
              <w:t xml:space="preserve">                     'networks require accurate and timely data-plane state '</w:t>
            </w:r>
          </w:p>
          <w:p w:rsidR="002A115A" w:rsidRDefault="002A115A" w:rsidP="00394466">
            <w:pPr>
              <w:pStyle w:val="Computerexample"/>
            </w:pPr>
            <w:r>
              <w:t xml:space="preserve">                     '</w:t>
            </w:r>
            <w:proofErr w:type="gramStart"/>
            <w:r>
              <w:t>information</w:t>
            </w:r>
            <w:proofErr w:type="gramEnd"/>
            <w:r>
              <w:t>. Network monitoring mechanisms usually '</w:t>
            </w:r>
          </w:p>
          <w:p w:rsidR="002A115A" w:rsidRDefault="002A115A" w:rsidP="00394466">
            <w:pPr>
              <w:pStyle w:val="Computerexample"/>
            </w:pPr>
            <w:r>
              <w:lastRenderedPageBreak/>
              <w:t xml:space="preserve">                     'require considerable resources on SDN controllers as '</w:t>
            </w:r>
          </w:p>
          <w:p w:rsidR="002A115A" w:rsidRDefault="002A115A" w:rsidP="00394466">
            <w:pPr>
              <w:pStyle w:val="Computerexample"/>
            </w:pPr>
            <w:r>
              <w:t xml:space="preserve">                     '</w:t>
            </w:r>
            <w:proofErr w:type="gramStart"/>
            <w:r>
              <w:t>well</w:t>
            </w:r>
            <w:proofErr w:type="gramEnd"/>
            <w:r>
              <w:t xml:space="preserve"> as on the data-plane elements. In this paper, we '</w:t>
            </w:r>
          </w:p>
          <w:p w:rsidR="002A115A" w:rsidRDefault="002A115A" w:rsidP="00394466">
            <w:pPr>
              <w:pStyle w:val="Computerexample"/>
            </w:pPr>
            <w:r>
              <w:t xml:space="preserve">                     'propose an optimization of the statistic transmission to '</w:t>
            </w:r>
          </w:p>
          <w:p w:rsidR="002A115A" w:rsidRDefault="002A115A" w:rsidP="00394466">
            <w:pPr>
              <w:pStyle w:val="Computerexample"/>
            </w:pPr>
            <w:r>
              <w:t xml:space="preserve">                     'reduce costs on both control- and data-plane regardless '</w:t>
            </w:r>
          </w:p>
          <w:p w:rsidR="002A115A" w:rsidRDefault="002A115A" w:rsidP="00394466">
            <w:pPr>
              <w:pStyle w:val="Computerexample"/>
            </w:pPr>
            <w:r>
              <w:t xml:space="preserve">                     'of the used monitoring application and statistic '</w:t>
            </w:r>
          </w:p>
          <w:p w:rsidR="002A115A" w:rsidRDefault="002A115A" w:rsidP="00394466">
            <w:pPr>
              <w:pStyle w:val="Computerexample"/>
            </w:pPr>
            <w:r>
              <w:t xml:space="preserve">                     '</w:t>
            </w:r>
            <w:proofErr w:type="gramStart"/>
            <w:r>
              <w:t>provisioning</w:t>
            </w:r>
            <w:proofErr w:type="gramEnd"/>
            <w:r>
              <w:t xml:space="preserve"> tool. To this end, we intercept the '</w:t>
            </w:r>
          </w:p>
          <w:p w:rsidR="002A115A" w:rsidRDefault="002A115A" w:rsidP="00394466">
            <w:pPr>
              <w:pStyle w:val="Computerexample"/>
            </w:pPr>
            <w:r>
              <w:t xml:space="preserve">                     'statistic message exchange and 1) aggregate multiple '</w:t>
            </w:r>
          </w:p>
          <w:p w:rsidR="002A115A" w:rsidRDefault="002A115A" w:rsidP="00394466">
            <w:pPr>
              <w:pStyle w:val="Computerexample"/>
            </w:pPr>
            <w:r>
              <w:t xml:space="preserve">                     'requests coming from different monitoring '</w:t>
            </w:r>
          </w:p>
          <w:p w:rsidR="002A115A" w:rsidRDefault="002A115A" w:rsidP="00394466">
            <w:pPr>
              <w:pStyle w:val="Computerexample"/>
            </w:pPr>
            <w:r>
              <w:t xml:space="preserve">                     'applications/controllers, 2) filter irrelevant statistic '</w:t>
            </w:r>
          </w:p>
          <w:p w:rsidR="002A115A" w:rsidRDefault="002A115A" w:rsidP="00394466">
            <w:pPr>
              <w:pStyle w:val="Computerexample"/>
            </w:pPr>
            <w:r>
              <w:t xml:space="preserve">                     'messages with respect to their information gain before '</w:t>
            </w:r>
          </w:p>
          <w:p w:rsidR="002A115A" w:rsidRDefault="002A115A" w:rsidP="00394466">
            <w:pPr>
              <w:pStyle w:val="Computerexample"/>
            </w:pPr>
            <w:r>
              <w:t xml:space="preserve">                     'delivering them to the control applications, and 3) '</w:t>
            </w:r>
          </w:p>
          <w:p w:rsidR="002A115A" w:rsidRDefault="002A115A" w:rsidP="00394466">
            <w:pPr>
              <w:pStyle w:val="Computerexample"/>
            </w:pPr>
            <w:r>
              <w:t xml:space="preserve">                     '</w:t>
            </w:r>
            <w:proofErr w:type="gramStart"/>
            <w:r>
              <w:t>deploy</w:t>
            </w:r>
            <w:proofErr w:type="gramEnd"/>
            <w:r>
              <w:t xml:space="preserve"> statistic caching. The proposed system, denoted '</w:t>
            </w:r>
          </w:p>
          <w:p w:rsidR="002A115A" w:rsidRDefault="002A115A" w:rsidP="00394466">
            <w:pPr>
              <w:pStyle w:val="Computerexample"/>
            </w:pPr>
            <w:r>
              <w:t xml:space="preserve">                     'STATISTIC REQUEST RELAY, forms a logically centralized '</w:t>
            </w:r>
          </w:p>
          <w:p w:rsidR="002A115A" w:rsidRDefault="002A115A" w:rsidP="00394466">
            <w:pPr>
              <w:pStyle w:val="Computerexample"/>
            </w:pPr>
            <w:r>
              <w:t xml:space="preserve">                     'statistic relay between controllers and the managed '</w:t>
            </w:r>
          </w:p>
          <w:p w:rsidR="002A115A" w:rsidRDefault="002A115A" w:rsidP="00394466">
            <w:pPr>
              <w:pStyle w:val="Computerexample"/>
            </w:pPr>
            <w:r>
              <w:t xml:space="preserve">                     '</w:t>
            </w:r>
            <w:proofErr w:type="gramStart"/>
            <w:r>
              <w:t>data-plane</w:t>
            </w:r>
            <w:proofErr w:type="gramEnd"/>
            <w:r>
              <w:t xml:space="preserve"> network. Our evaluation shows that the number '</w:t>
            </w:r>
          </w:p>
          <w:p w:rsidR="002A115A" w:rsidRDefault="002A115A" w:rsidP="00394466">
            <w:pPr>
              <w:pStyle w:val="Computerexample"/>
            </w:pPr>
            <w:r>
              <w:t xml:space="preserve">                     'of statistics processed on controllers as well as '</w:t>
            </w:r>
          </w:p>
          <w:p w:rsidR="002A115A" w:rsidRDefault="002A115A" w:rsidP="00394466">
            <w:pPr>
              <w:pStyle w:val="Computerexample"/>
            </w:pPr>
            <w:r>
              <w:t xml:space="preserve">                     'statistic requests on switches is reduced significantly '</w:t>
            </w:r>
          </w:p>
          <w:p w:rsidR="002A115A" w:rsidRDefault="002A115A" w:rsidP="00394466">
            <w:pPr>
              <w:pStyle w:val="Computerexample"/>
            </w:pPr>
            <w:r>
              <w:t xml:space="preserve">                     'while the performance penalty is negligible when using '</w:t>
            </w:r>
          </w:p>
          <w:p w:rsidR="002A115A" w:rsidRDefault="002A115A" w:rsidP="00394466">
            <w:pPr>
              <w:pStyle w:val="Computerexample"/>
            </w:pPr>
            <w:r>
              <w:t xml:space="preserve">                     '</w:t>
            </w:r>
            <w:proofErr w:type="gramStart"/>
            <w:r>
              <w:t>statistic</w:t>
            </w:r>
            <w:proofErr w:type="gramEnd"/>
            <w:r>
              <w:t xml:space="preserve"> aggregation and filtering as proposed here.',</w:t>
            </w:r>
          </w:p>
          <w:p w:rsidR="002A115A" w:rsidRDefault="002A115A" w:rsidP="00394466">
            <w:pPr>
              <w:pStyle w:val="Computerexample"/>
            </w:pPr>
            <w:r>
              <w:t xml:space="preserve">    '</w:t>
            </w:r>
            <w:proofErr w:type="spellStart"/>
            <w:r>
              <w:t>pdfUrls</w:t>
            </w:r>
            <w:proofErr w:type="spellEnd"/>
            <w:r>
              <w:t>': ['https://doi.org/10.1109/TNSM.2018.2876654'],</w:t>
            </w:r>
          </w:p>
          <w:p w:rsidR="002A115A" w:rsidRDefault="002A115A" w:rsidP="00394466">
            <w:pPr>
              <w:pStyle w:val="Computerexample"/>
            </w:pPr>
            <w:r>
              <w:t xml:space="preserve">    '</w:t>
            </w:r>
            <w:proofErr w:type="spellStart"/>
            <w:r>
              <w:t>pmid</w:t>
            </w:r>
            <w:proofErr w:type="spellEnd"/>
            <w:r>
              <w:t>': '',</w:t>
            </w:r>
          </w:p>
          <w:p w:rsidR="002A115A" w:rsidRDefault="002A115A" w:rsidP="00394466">
            <w:pPr>
              <w:pStyle w:val="Computerexample"/>
            </w:pPr>
            <w:r>
              <w:t xml:space="preserve">    's2PdfUrl': '',</w:t>
            </w:r>
          </w:p>
          <w:p w:rsidR="002A115A" w:rsidRDefault="002A115A" w:rsidP="00394466">
            <w:pPr>
              <w:pStyle w:val="Computerexample"/>
            </w:pPr>
            <w:r>
              <w:t xml:space="preserve">    's2Url': 'https://semanticscholar.org/paper/d5baf37d9a6039168d85c80aa37ed8222768c170',</w:t>
            </w:r>
          </w:p>
          <w:p w:rsidR="002A115A" w:rsidRDefault="002A115A" w:rsidP="00394466">
            <w:pPr>
              <w:pStyle w:val="Computerexample"/>
            </w:pPr>
            <w:r>
              <w:t xml:space="preserve">    'sources': ['DBLP'],</w:t>
            </w:r>
          </w:p>
          <w:p w:rsidR="002A115A" w:rsidRDefault="002A115A" w:rsidP="00394466">
            <w:pPr>
              <w:pStyle w:val="Computerexample"/>
            </w:pPr>
            <w:r>
              <w:t xml:space="preserve">    'title': 'Reducing the Monitoring Footprint on Controllers in '</w:t>
            </w:r>
          </w:p>
          <w:p w:rsidR="002A115A" w:rsidRDefault="002A115A" w:rsidP="00394466">
            <w:pPr>
              <w:pStyle w:val="Computerexample"/>
            </w:pPr>
            <w:r>
              <w:t xml:space="preserve">             'Software-Defined Networks',</w:t>
            </w:r>
          </w:p>
          <w:p w:rsidR="002A115A" w:rsidRDefault="002A115A" w:rsidP="00394466">
            <w:pPr>
              <w:pStyle w:val="Computerexample"/>
            </w:pPr>
            <w:r>
              <w:t xml:space="preserve">    'venue': 'IEEE Transactions on Network and Service Management',</w:t>
            </w:r>
          </w:p>
          <w:p w:rsidR="002A115A" w:rsidRDefault="002A115A" w:rsidP="00394466">
            <w:pPr>
              <w:pStyle w:val="Computerexample"/>
            </w:pPr>
            <w:r>
              <w:t xml:space="preserve">    'year': 2018}</w:t>
            </w:r>
          </w:p>
        </w:tc>
      </w:tr>
    </w:tbl>
    <w:p w:rsidR="002A115A" w:rsidRDefault="002A115A" w:rsidP="002A115A">
      <w:pPr>
        <w:pStyle w:val="Caption"/>
      </w:pPr>
      <w:bookmarkStart w:id="12" w:name="_Ref54263554"/>
      <w:r>
        <w:lastRenderedPageBreak/>
        <w:t xml:space="preserve">Figure </w:t>
      </w:r>
      <w:r w:rsidR="00592D84">
        <w:fldChar w:fldCharType="begin"/>
      </w:r>
      <w:r w:rsidR="00592D84">
        <w:instrText xml:space="preserve"> SEQ Figure \* ARABIC </w:instrText>
      </w:r>
      <w:r w:rsidR="00592D84">
        <w:fldChar w:fldCharType="separate"/>
      </w:r>
      <w:r w:rsidR="00C814D6">
        <w:rPr>
          <w:noProof/>
        </w:rPr>
        <w:t>8</w:t>
      </w:r>
      <w:r w:rsidR="00592D84">
        <w:rPr>
          <w:noProof/>
        </w:rPr>
        <w:fldChar w:fldCharType="end"/>
      </w:r>
      <w:bookmarkEnd w:id="12"/>
      <w:r>
        <w:t>:</w:t>
      </w:r>
      <w:r>
        <w:tab/>
        <w:t>Example of an entry in the corpus</w:t>
      </w:r>
    </w:p>
    <w:p w:rsidR="00D7492F" w:rsidRDefault="00D7492F" w:rsidP="00394466">
      <w:pPr>
        <w:pStyle w:val="Heading1"/>
      </w:pPr>
      <w:r>
        <w:br w:type="page"/>
      </w:r>
    </w:p>
    <w:p w:rsidR="002A115A" w:rsidRDefault="00394466" w:rsidP="00394466">
      <w:pPr>
        <w:pStyle w:val="Heading1"/>
      </w:pPr>
      <w:r>
        <w:lastRenderedPageBreak/>
        <w:t>Processing data from the corpus to get S2 author IDs</w:t>
      </w:r>
    </w:p>
    <w:p w:rsidR="00394466" w:rsidRDefault="00394466" w:rsidP="00394466">
      <w:pPr>
        <w:pStyle w:val="BodyText"/>
      </w:pPr>
      <w:r>
        <w:t xml:space="preserve">First one needs to get the DiVA data and then use it extract the relevant information from the corpus. In the case of all of the KTH publications (excluding theses at all levels), the script show in </w:t>
      </w:r>
      <w:r>
        <w:fldChar w:fldCharType="begin"/>
      </w:r>
      <w:r>
        <w:instrText xml:space="preserve"> REF _Ref54615520 \h </w:instrText>
      </w:r>
      <w:r>
        <w:fldChar w:fldCharType="separate"/>
      </w:r>
      <w:r w:rsidR="00395E5E">
        <w:t xml:space="preserve">Figure </w:t>
      </w:r>
      <w:r w:rsidR="00395E5E">
        <w:rPr>
          <w:noProof/>
        </w:rPr>
        <w:t>9</w:t>
      </w:r>
      <w:r>
        <w:fldChar w:fldCharType="end"/>
      </w:r>
      <w:r>
        <w:t xml:space="preserve"> gets the data as a CSV file. The file is </w:t>
      </w:r>
      <w:r w:rsidRPr="00394466">
        <w:t>92</w:t>
      </w:r>
      <w:r>
        <w:t> </w:t>
      </w:r>
      <w:r w:rsidRPr="00394466">
        <w:t>612</w:t>
      </w:r>
      <w:r>
        <w:t> </w:t>
      </w:r>
      <w:r w:rsidRPr="00394466">
        <w:t>826</w:t>
      </w:r>
      <w:r>
        <w:t xml:space="preserve"> bytes in size. It can be read into Excel and </w:t>
      </w:r>
      <w:proofErr w:type="spellStart"/>
      <w:r>
        <w:t>out put</w:t>
      </w:r>
      <w:proofErr w:type="spellEnd"/>
      <w:r>
        <w:t xml:space="preserve"> as an XLSX formatted file of </w:t>
      </w:r>
      <w:r w:rsidRPr="00394466">
        <w:t>37</w:t>
      </w:r>
      <w:r>
        <w:t> </w:t>
      </w:r>
      <w:r w:rsidRPr="00394466">
        <w:t>327</w:t>
      </w:r>
      <w:r>
        <w:t> </w:t>
      </w:r>
      <w:r w:rsidRPr="00394466">
        <w:t>903</w:t>
      </w:r>
      <w:r>
        <w:t xml:space="preserve"> bytes. </w:t>
      </w:r>
      <w:r w:rsidR="00395E5E">
        <w:t xml:space="preserve">The spreadsheet is ready in and preprocessed (as shown in </w:t>
      </w:r>
      <w:r w:rsidR="00395E5E">
        <w:fldChar w:fldCharType="begin"/>
      </w:r>
      <w:r w:rsidR="00395E5E">
        <w:instrText xml:space="preserve"> REF _Ref54615673 \h </w:instrText>
      </w:r>
      <w:r w:rsidR="00395E5E">
        <w:fldChar w:fldCharType="separate"/>
      </w:r>
      <w:r w:rsidR="00395E5E">
        <w:t xml:space="preserve">Figure </w:t>
      </w:r>
      <w:r w:rsidR="00395E5E">
        <w:rPr>
          <w:noProof/>
        </w:rPr>
        <w:t>10</w:t>
      </w:r>
      <w:r w:rsidR="00395E5E">
        <w:fldChar w:fldCharType="end"/>
      </w:r>
      <w:r w:rsidR="00395E5E">
        <w:t>).and t</w:t>
      </w:r>
      <w:r>
        <w:t>his produces a file (</w:t>
      </w:r>
      <w:proofErr w:type="spellStart"/>
      <w:r w:rsidRPr="00394466">
        <w:rPr>
          <w:rStyle w:val="HTMLCode"/>
        </w:rPr>
        <w:t>targets.json</w:t>
      </w:r>
      <w:proofErr w:type="spellEnd"/>
      <w:r>
        <w:t xml:space="preserve">) with information about the publications that have DOIs and </w:t>
      </w:r>
      <w:proofErr w:type="spellStart"/>
      <w:r>
        <w:t>pubmed</w:t>
      </w:r>
      <w:proofErr w:type="spellEnd"/>
      <w:r>
        <w:t xml:space="preserve"> IDs (PMID) in the spreadsheet.</w:t>
      </w:r>
      <w:r w:rsidR="00395E5E">
        <w:t xml:space="preserve"> An example of an entry in this file is shown in </w:t>
      </w:r>
      <w:r w:rsidR="00395E5E">
        <w:fldChar w:fldCharType="begin"/>
      </w:r>
      <w:r w:rsidR="00395E5E">
        <w:instrText xml:space="preserve"> REF _Ref54615873 \h </w:instrText>
      </w:r>
      <w:r w:rsidR="00395E5E">
        <w:fldChar w:fldCharType="separate"/>
      </w:r>
      <w:r w:rsidR="00395E5E">
        <w:t xml:space="preserve">Figure </w:t>
      </w:r>
      <w:r w:rsidR="00395E5E">
        <w:rPr>
          <w:noProof/>
        </w:rPr>
        <w:t>11</w:t>
      </w:r>
      <w:r w:rsidR="00395E5E">
        <w:fldChar w:fldCharType="end"/>
      </w:r>
      <w:r w:rsidR="00032DBC">
        <w:t>. T</w:t>
      </w:r>
      <w:r w:rsidR="00DE0CC5">
        <w:t xml:space="preserve">he size of the </w:t>
      </w:r>
      <w:proofErr w:type="spellStart"/>
      <w:r w:rsidR="00DE0CC5">
        <w:t>t</w:t>
      </w:r>
      <w:r w:rsidR="00032DBC">
        <w:t>a</w:t>
      </w:r>
      <w:r w:rsidR="00DE0CC5">
        <w:t>r</w:t>
      </w:r>
      <w:r w:rsidR="00032DBC">
        <w:t>gets.json</w:t>
      </w:r>
      <w:proofErr w:type="spellEnd"/>
      <w:r w:rsidR="00032DBC">
        <w:t xml:space="preserve"> file is </w:t>
      </w:r>
      <w:r w:rsidR="00032DBC" w:rsidRPr="00032DBC">
        <w:t>26</w:t>
      </w:r>
      <w:r w:rsidR="00032DBC">
        <w:t> </w:t>
      </w:r>
      <w:r w:rsidR="00032DBC" w:rsidRPr="00032DBC">
        <w:t>823</w:t>
      </w:r>
      <w:r w:rsidR="00032DBC">
        <w:t> </w:t>
      </w:r>
      <w:r w:rsidR="00032DBC" w:rsidRPr="00032DBC">
        <w:t>386</w:t>
      </w:r>
      <w:r w:rsidR="00032DBC">
        <w:t xml:space="preserve"> bytes</w:t>
      </w:r>
      <w:r w:rsidR="00DE0CC5">
        <w:t xml:space="preserve"> and contains </w:t>
      </w:r>
      <w:r w:rsidR="00DE0CC5" w:rsidRPr="00DE0CC5">
        <w:t>41</w:t>
      </w:r>
      <w:r w:rsidR="00DE0CC5">
        <w:t> </w:t>
      </w:r>
      <w:r w:rsidR="00DE0CC5" w:rsidRPr="00DE0CC5">
        <w:t>577</w:t>
      </w:r>
      <w:r w:rsidR="00DE0CC5">
        <w:t xml:space="preserve"> entries</w:t>
      </w:r>
      <w:r w:rsidR="00032DBC">
        <w:t>.</w:t>
      </w: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proofErr w:type="spellStart"/>
            <w:r w:rsidRPr="00394466">
              <w:t>wget</w:t>
            </w:r>
            <w:proofErr w:type="spellEnd"/>
            <w:r w:rsidRPr="00394466">
              <w:t xml:space="preserve"> -O kth-exluding-theses-all-level2-2012-2019.csv 'https://kth.diva-portal.org/smash/export.jsf?format=csvall2&amp;addFilename=true&amp;aq=[[]]&amp;aqe=[]&amp;aq2=[[{"dateIssued":{"from":"2012","to":"2019"}},{"organisationId":"177","organisationId-Xtra":true},{"publicationTypeCode":["bookReview","review","article","artisticOutput","book","chapter","manuscript","collection","other","conferencePaper","patent","conferenceProceedings","report","dataset"]}]]&amp;onlyFullText=false&amp;noOfRows=5000000&amp;sortOrder=title_sort_asc&amp;sortOrder2=title_sort_asc'</w:t>
            </w:r>
          </w:p>
        </w:tc>
      </w:tr>
    </w:tbl>
    <w:p w:rsidR="00394466" w:rsidRDefault="00394466" w:rsidP="00394466">
      <w:pPr>
        <w:pStyle w:val="Caption"/>
      </w:pPr>
      <w:bookmarkStart w:id="13" w:name="_Ref54615520"/>
      <w:r>
        <w:t xml:space="preserve">Figure </w:t>
      </w:r>
      <w:r w:rsidR="00592D84">
        <w:fldChar w:fldCharType="begin"/>
      </w:r>
      <w:r w:rsidR="00592D84">
        <w:instrText xml:space="preserve"> SEQ Figure \* ARABIC </w:instrText>
      </w:r>
      <w:r w:rsidR="00592D84">
        <w:fldChar w:fldCharType="separate"/>
      </w:r>
      <w:r w:rsidR="00C814D6">
        <w:rPr>
          <w:noProof/>
        </w:rPr>
        <w:t>9</w:t>
      </w:r>
      <w:r w:rsidR="00592D84">
        <w:rPr>
          <w:noProof/>
        </w:rPr>
        <w:fldChar w:fldCharType="end"/>
      </w:r>
      <w:bookmarkEnd w:id="13"/>
      <w:r>
        <w:t>:</w:t>
      </w:r>
      <w:r>
        <w:tab/>
        <w:t xml:space="preserve">Get the DiVA data for </w:t>
      </w:r>
      <w:proofErr w:type="gramStart"/>
      <w:r>
        <w:t>the  years</w:t>
      </w:r>
      <w:proofErr w:type="gramEnd"/>
      <w:r>
        <w:t xml:space="preserve"> 2012 to 2019</w:t>
      </w:r>
    </w:p>
    <w:p w:rsidR="00394466" w:rsidRPr="00394466" w:rsidRDefault="00394466" w:rsidP="00395E5E">
      <w:pPr>
        <w:pStyle w:val="BodyText"/>
        <w:ind w:firstLine="0"/>
      </w:pP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r>
              <w:t>time ./preprocess_for_corpus.py /z3/maguire/SemanticScholar/KTH_DiVA/kth-exluding-theses-all-level2-2012-2019.xlsx</w:t>
            </w:r>
          </w:p>
          <w:p w:rsidR="00394466" w:rsidRDefault="00394466" w:rsidP="00394466">
            <w:pPr>
              <w:pStyle w:val="Computerexample"/>
            </w:pPr>
            <w:r>
              <w:t>file_name='/z3/maguire/SemanticScholar/KTH_DiVA/kth-exluding-theses-all-level2-2012-2019.xlsx'</w:t>
            </w:r>
          </w:p>
          <w:p w:rsidR="00394466" w:rsidRDefault="00394466" w:rsidP="00394466">
            <w:pPr>
              <w:pStyle w:val="Computerexample"/>
            </w:pPr>
            <w:r>
              <w:t>Finished reading spreadsheet</w:t>
            </w:r>
          </w:p>
          <w:p w:rsidR="00394466" w:rsidRDefault="00394466" w:rsidP="00394466">
            <w:pPr>
              <w:pStyle w:val="Computerexample"/>
            </w:pPr>
          </w:p>
          <w:p w:rsidR="00394466" w:rsidRDefault="00394466" w:rsidP="00394466">
            <w:pPr>
              <w:pStyle w:val="Computerexample"/>
            </w:pPr>
            <w:r>
              <w:t>real</w:t>
            </w:r>
            <w:r>
              <w:tab/>
              <w:t>0m14.013s</w:t>
            </w:r>
          </w:p>
          <w:p w:rsidR="00394466" w:rsidRDefault="00394466" w:rsidP="00394466">
            <w:pPr>
              <w:pStyle w:val="Computerexample"/>
            </w:pPr>
            <w:r>
              <w:t>user</w:t>
            </w:r>
            <w:r>
              <w:tab/>
              <w:t>0m14.012s</w:t>
            </w:r>
          </w:p>
          <w:p w:rsidR="00394466" w:rsidRPr="00394466" w:rsidRDefault="00394466" w:rsidP="00394466">
            <w:pPr>
              <w:pStyle w:val="Computerexample"/>
            </w:pPr>
            <w:r>
              <w:t>sys</w:t>
            </w:r>
            <w:r>
              <w:tab/>
              <w:t>0m0.718s</w:t>
            </w:r>
          </w:p>
          <w:p w:rsidR="00394466" w:rsidRDefault="00394466" w:rsidP="00394466">
            <w:pPr>
              <w:keepNext/>
            </w:pPr>
          </w:p>
        </w:tc>
      </w:tr>
    </w:tbl>
    <w:p w:rsidR="00394466" w:rsidRDefault="00394466" w:rsidP="00394466">
      <w:pPr>
        <w:pStyle w:val="Caption"/>
      </w:pPr>
      <w:bookmarkStart w:id="14" w:name="_Ref54615673"/>
      <w:r>
        <w:t xml:space="preserve">Figure </w:t>
      </w:r>
      <w:r w:rsidR="00592D84">
        <w:fldChar w:fldCharType="begin"/>
      </w:r>
      <w:r w:rsidR="00592D84">
        <w:instrText xml:space="preserve"> SEQ Figure \* ARABIC </w:instrText>
      </w:r>
      <w:r w:rsidR="00592D84">
        <w:fldChar w:fldCharType="separate"/>
      </w:r>
      <w:r w:rsidR="00C814D6">
        <w:rPr>
          <w:noProof/>
        </w:rPr>
        <w:t>10</w:t>
      </w:r>
      <w:r w:rsidR="00592D84">
        <w:rPr>
          <w:noProof/>
        </w:rPr>
        <w:fldChar w:fldCharType="end"/>
      </w:r>
      <w:bookmarkEnd w:id="14"/>
      <w:r>
        <w:t>:</w:t>
      </w:r>
      <w:r>
        <w:tab/>
        <w:t>Preprocess the spreadsheet</w:t>
      </w:r>
    </w:p>
    <w:p w:rsidR="00395E5E" w:rsidRPr="00395E5E" w:rsidRDefault="00395E5E" w:rsidP="00395E5E"/>
    <w:tbl>
      <w:tblPr>
        <w:tblStyle w:val="TableGrid"/>
        <w:tblW w:w="0" w:type="auto"/>
        <w:tblLook w:val="04A0" w:firstRow="1" w:lastRow="0" w:firstColumn="1" w:lastColumn="0" w:noHBand="0" w:noVBand="1"/>
      </w:tblPr>
      <w:tblGrid>
        <w:gridCol w:w="9243"/>
      </w:tblGrid>
      <w:tr w:rsidR="00395E5E" w:rsidTr="003A78E7">
        <w:tc>
          <w:tcPr>
            <w:tcW w:w="9243" w:type="dxa"/>
          </w:tcPr>
          <w:p w:rsidR="00395E5E" w:rsidRDefault="00395E5E" w:rsidP="003A78E7">
            <w:pPr>
              <w:pStyle w:val="Computerexample"/>
            </w:pPr>
            <w:r w:rsidRPr="00394466">
              <w:t>{"PID": 913155, "Name": "Olivecrona, Henrik (</w:t>
            </w:r>
            <w:proofErr w:type="spellStart"/>
            <w:r w:rsidRPr="00394466">
              <w:t>Karolinska</w:t>
            </w:r>
            <w:proofErr w:type="spellEnd"/>
            <w:r w:rsidRPr="00394466">
              <w:t xml:space="preserve"> </w:t>
            </w:r>
            <w:proofErr w:type="spellStart"/>
            <w:r w:rsidRPr="00394466">
              <w:t>Institutet</w:t>
            </w:r>
            <w:proofErr w:type="spellEnd"/>
            <w:r w:rsidRPr="00394466">
              <w:t xml:space="preserve">, Sweden) (Department of Molecular Medicine and Surgery, Section of </w:t>
            </w:r>
            <w:proofErr w:type="spellStart"/>
            <w:r w:rsidRPr="00394466">
              <w:t>Orthopaedics</w:t>
            </w:r>
            <w:proofErr w:type="spellEnd"/>
            <w:r w:rsidRPr="00394466">
              <w:t xml:space="preserve"> and Sport Medicine);Maguire, Gerald Q., Jr. [u1d13i2c] [0000-0002-6066-746X] (KTH [177], </w:t>
            </w:r>
            <w:proofErr w:type="spellStart"/>
            <w:r w:rsidRPr="00394466">
              <w:t>Skolan</w:t>
            </w:r>
            <w:proofErr w:type="spellEnd"/>
            <w:r w:rsidRPr="00394466">
              <w:t xml:space="preserve"> f\u00f6r </w:t>
            </w:r>
            <w:proofErr w:type="spellStart"/>
            <w:r w:rsidRPr="00394466">
              <w:t>informations</w:t>
            </w:r>
            <w:proofErr w:type="spellEnd"/>
            <w:r w:rsidRPr="00394466">
              <w:t xml:space="preserve">- </w:t>
            </w:r>
            <w:proofErr w:type="spellStart"/>
            <w:r w:rsidRPr="00394466">
              <w:t>och</w:t>
            </w:r>
            <w:proofErr w:type="spellEnd"/>
            <w:r w:rsidRPr="00394466">
              <w:t xml:space="preserve"> </w:t>
            </w:r>
            <w:proofErr w:type="spellStart"/>
            <w:r w:rsidRPr="00394466">
              <w:t>kommunikationsteknik</w:t>
            </w:r>
            <w:proofErr w:type="spellEnd"/>
            <w:r w:rsidRPr="00394466">
              <w:t xml:space="preserve"> (ICT) [5994], </w:t>
            </w:r>
            <w:proofErr w:type="spellStart"/>
            <w:r w:rsidRPr="00394466">
              <w:t>Kommunikationssystem</w:t>
            </w:r>
            <w:proofErr w:type="spellEnd"/>
            <w:r w:rsidRPr="00394466">
              <w:t xml:space="preserve">, </w:t>
            </w:r>
            <w:proofErr w:type="spellStart"/>
            <w:r w:rsidRPr="00394466">
              <w:t>CoS</w:t>
            </w:r>
            <w:proofErr w:type="spellEnd"/>
            <w:r w:rsidRPr="00394466">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394466">
              <w:t>Kesteris</w:t>
            </w:r>
            <w:proofErr w:type="spellEnd"/>
            <w:r w:rsidRPr="00394466">
              <w:t xml:space="preserve">, </w:t>
            </w:r>
            <w:proofErr w:type="spellStart"/>
            <w:r w:rsidRPr="00394466">
              <w:t>Uldis</w:t>
            </w:r>
            <w:proofErr w:type="spellEnd"/>
            <w:r w:rsidRPr="00394466">
              <w:t xml:space="preserve"> (Department of Orthopedics, </w:t>
            </w:r>
            <w:proofErr w:type="spellStart"/>
            <w:r w:rsidRPr="00394466">
              <w:t>Sk</w:t>
            </w:r>
            <w:proofErr w:type="spellEnd"/>
            <w:r w:rsidRPr="00394466">
              <w:t>\u00e5ne University Hospital);Weidenhielm, Lars [0000-0002-4280-1178] (</w:t>
            </w:r>
            <w:proofErr w:type="spellStart"/>
            <w:r w:rsidRPr="00394466">
              <w:t>Karolinska</w:t>
            </w:r>
            <w:proofErr w:type="spellEnd"/>
            <w:r w:rsidRPr="00394466">
              <w:t xml:space="preserve"> </w:t>
            </w:r>
            <w:proofErr w:type="spellStart"/>
            <w:r w:rsidRPr="00394466">
              <w:t>Institutet</w:t>
            </w:r>
            <w:proofErr w:type="spellEnd"/>
            <w:r w:rsidRPr="00394466">
              <w:t xml:space="preserve"> at </w:t>
            </w:r>
            <w:proofErr w:type="spellStart"/>
            <w:r w:rsidRPr="00394466">
              <w:t>Karolinska</w:t>
            </w:r>
            <w:proofErr w:type="spellEnd"/>
            <w:r w:rsidRPr="00394466">
              <w:t xml:space="preserve"> University Hospital </w:t>
            </w:r>
            <w:proofErr w:type="spellStart"/>
            <w:r w:rsidRPr="00394466">
              <w:t>Solna</w:t>
            </w:r>
            <w:proofErr w:type="spellEnd"/>
            <w:r w:rsidRPr="00394466">
              <w:t>) (Department of Molecular Medicine and Surgery)", "Title": "A CT method for following patients with both prosthetic replacement and implanted tantalum beads : preliminary analysis with a pelvic model and in seven patients", "DOI": "10.1186/s13018-016-0360-7"}</w:t>
            </w:r>
          </w:p>
        </w:tc>
      </w:tr>
    </w:tbl>
    <w:p w:rsidR="00395E5E" w:rsidRPr="00394466" w:rsidRDefault="00395E5E" w:rsidP="00395E5E">
      <w:pPr>
        <w:pStyle w:val="Caption"/>
      </w:pPr>
      <w:bookmarkStart w:id="15" w:name="_Ref54615873"/>
      <w:r>
        <w:t xml:space="preserve">Figure </w:t>
      </w:r>
      <w:fldSimple w:instr=" SEQ Figure \* ARABIC ">
        <w:r w:rsidR="00C814D6">
          <w:rPr>
            <w:noProof/>
          </w:rPr>
          <w:t>11</w:t>
        </w:r>
      </w:fldSimple>
      <w:bookmarkEnd w:id="15"/>
      <w:r>
        <w:tab/>
        <w:t xml:space="preserve"> Example of an entry in the </w:t>
      </w:r>
      <w:proofErr w:type="spellStart"/>
      <w:r w:rsidRPr="00395E5E">
        <w:rPr>
          <w:rStyle w:val="HTMLCode"/>
        </w:rPr>
        <w:t>targets.json</w:t>
      </w:r>
      <w:proofErr w:type="spellEnd"/>
      <w:r>
        <w:t xml:space="preserve"> file</w:t>
      </w:r>
    </w:p>
    <w:p w:rsidR="00395E5E" w:rsidRDefault="00032DBC" w:rsidP="00032DBC">
      <w:pPr>
        <w:pStyle w:val="BodyText"/>
      </w:pPr>
      <w:r>
        <w:lastRenderedPageBreak/>
        <w:t xml:space="preserve">The next step is to extract the relevant entries from a shard of the corpus. </w:t>
      </w:r>
      <w:r w:rsidR="00DE0CC5">
        <w:t xml:space="preserve">Shard 185 is </w:t>
      </w:r>
      <w:r w:rsidR="00DE0CC5" w:rsidRPr="00DE0CC5">
        <w:t>652M</w:t>
      </w:r>
      <w:r w:rsidR="00DE0CC5">
        <w:t xml:space="preserve"> bytes in size and contains </w:t>
      </w:r>
      <w:r w:rsidR="00DE0CC5" w:rsidRPr="00DE0CC5">
        <w:t>9</w:t>
      </w:r>
      <w:r w:rsidR="00DE0CC5">
        <w:t> </w:t>
      </w:r>
      <w:r w:rsidR="00DE0CC5" w:rsidRPr="00DE0CC5">
        <w:t>98</w:t>
      </w:r>
      <w:r w:rsidR="00DE0CC5">
        <w:t> </w:t>
      </w:r>
      <w:r w:rsidR="00DE0CC5" w:rsidRPr="00DE0CC5">
        <w:t>539</w:t>
      </w:r>
      <w:r w:rsidR="00DE0CC5">
        <w:t xml:space="preserve"> entries and is bytes in size. </w:t>
      </w:r>
      <w:r>
        <w:t xml:space="preserve">This step is show in </w:t>
      </w:r>
      <w:r>
        <w:fldChar w:fldCharType="begin"/>
      </w:r>
      <w:r>
        <w:instrText xml:space="preserve"> REF _Ref54616167 \h </w:instrText>
      </w:r>
      <w:r>
        <w:fldChar w:fldCharType="separate"/>
      </w:r>
      <w:r>
        <w:t xml:space="preserve">Figure </w:t>
      </w:r>
      <w:r>
        <w:rPr>
          <w:noProof/>
        </w:rPr>
        <w:t>12</w:t>
      </w:r>
      <w:r>
        <w:fldChar w:fldCharType="end"/>
      </w:r>
      <w:r>
        <w:t xml:space="preserve">. This produces two files </w:t>
      </w:r>
      <w:r w:rsidRPr="00032DBC">
        <w:rPr>
          <w:rStyle w:val="HTMLCode"/>
        </w:rPr>
        <w:t>matches_corpus_185.json</w:t>
      </w:r>
      <w:r>
        <w:t xml:space="preserve"> (the relevant entries from shard 185) and a reduced targets file called </w:t>
      </w:r>
      <w:proofErr w:type="spellStart"/>
      <w:r w:rsidRPr="00032DBC">
        <w:rPr>
          <w:rStyle w:val="HTMLCode"/>
        </w:rPr>
        <w:t>remaining_targets.json</w:t>
      </w:r>
      <w:proofErr w:type="spellEnd"/>
      <w:r>
        <w:t xml:space="preserve">. Since some entries have been found the size of the </w:t>
      </w:r>
      <w:proofErr w:type="spellStart"/>
      <w:r>
        <w:t>remaining_targets</w:t>
      </w:r>
      <w:proofErr w:type="spellEnd"/>
      <w:r>
        <w:t xml:space="preserve"> file has decrease to </w:t>
      </w:r>
      <w:r w:rsidRPr="00032DBC">
        <w:t>26</w:t>
      </w:r>
      <w:r>
        <w:t> </w:t>
      </w:r>
      <w:r w:rsidRPr="00032DBC">
        <w:t>710</w:t>
      </w:r>
      <w:r>
        <w:t> </w:t>
      </w:r>
      <w:r w:rsidRPr="00032DBC">
        <w:t>288</w:t>
      </w:r>
      <w:r>
        <w:t xml:space="preserve"> bytes</w:t>
      </w:r>
      <w:r w:rsidR="00DE0CC5">
        <w:t xml:space="preserve"> (and contains </w:t>
      </w:r>
      <w:r w:rsidR="00DE0CC5" w:rsidRPr="00DE0CC5">
        <w:t>41</w:t>
      </w:r>
      <w:r w:rsidR="00DE0CC5">
        <w:t> </w:t>
      </w:r>
      <w:r w:rsidR="00DE0CC5" w:rsidRPr="00DE0CC5">
        <w:t>416</w:t>
      </w:r>
      <w:r w:rsidR="00DE0CC5">
        <w:t xml:space="preserve"> entries)</w:t>
      </w:r>
      <w:r>
        <w:t>. The matches_</w:t>
      </w:r>
      <w:r w:rsidR="0050668A">
        <w:t>co</w:t>
      </w:r>
      <w:r>
        <w:t xml:space="preserve">rpus_185 file is </w:t>
      </w:r>
      <w:r w:rsidRPr="00032DBC">
        <w:t>650</w:t>
      </w:r>
      <w:r>
        <w:t> </w:t>
      </w:r>
      <w:r w:rsidRPr="00032DBC">
        <w:t>159</w:t>
      </w:r>
      <w:r>
        <w:t xml:space="preserve"> bytes in size</w:t>
      </w:r>
      <w:r w:rsidR="0050668A">
        <w:t xml:space="preserve"> and has only </w:t>
      </w:r>
      <w:r w:rsidR="0050668A" w:rsidRPr="0050668A">
        <w:t>161</w:t>
      </w:r>
      <w:r w:rsidR="0050668A">
        <w:t xml:space="preserve"> entries</w:t>
      </w:r>
      <w:r>
        <w:t>.</w:t>
      </w:r>
    </w:p>
    <w:tbl>
      <w:tblPr>
        <w:tblStyle w:val="TableGrid"/>
        <w:tblW w:w="0" w:type="auto"/>
        <w:tblLook w:val="04A0" w:firstRow="1" w:lastRow="0" w:firstColumn="1" w:lastColumn="0" w:noHBand="0" w:noVBand="1"/>
      </w:tblPr>
      <w:tblGrid>
        <w:gridCol w:w="9243"/>
      </w:tblGrid>
      <w:tr w:rsidR="00032DBC" w:rsidTr="00032DBC">
        <w:tc>
          <w:tcPr>
            <w:tcW w:w="9243" w:type="dxa"/>
          </w:tcPr>
          <w:p w:rsidR="00032DBC" w:rsidRDefault="00DE0CC5" w:rsidP="00032DBC">
            <w:pPr>
              <w:pStyle w:val="Computerexample"/>
            </w:pPr>
            <w:r>
              <w:t xml:space="preserve">time </w:t>
            </w:r>
            <w:r w:rsidR="00032DBC">
              <w:t xml:space="preserve">./find_in_corpus.py </w:t>
            </w:r>
            <w:proofErr w:type="spellStart"/>
            <w:r w:rsidR="00032DBC">
              <w:t>targets.json</w:t>
            </w:r>
            <w:proofErr w:type="spellEnd"/>
            <w:r w:rsidR="00032DBC">
              <w:t xml:space="preserve">  185 /z3/maguire/</w:t>
            </w:r>
            <w:proofErr w:type="spellStart"/>
            <w:r w:rsidR="00032DBC">
              <w:t>SemanticScholar</w:t>
            </w:r>
            <w:proofErr w:type="spellEnd"/>
            <w:r w:rsidR="00032DBC">
              <w:t>/SS_corpus_2020-05-27</w:t>
            </w:r>
          </w:p>
          <w:p w:rsidR="00032DBC" w:rsidRDefault="00032DBC" w:rsidP="00032DBC">
            <w:pPr>
              <w:pStyle w:val="Computerexample"/>
            </w:pPr>
            <w:r>
              <w:t>length of targets=41577</w:t>
            </w:r>
          </w:p>
          <w:p w:rsidR="00032DBC" w:rsidRDefault="00032DBC" w:rsidP="00032DBC">
            <w:pPr>
              <w:pStyle w:val="Computerexample"/>
            </w:pPr>
            <w:proofErr w:type="spellStart"/>
            <w:r>
              <w:t>doi_set</w:t>
            </w:r>
            <w:proofErr w:type="spellEnd"/>
            <w:r>
              <w:t xml:space="preserve"> length=31349, </w:t>
            </w:r>
            <w:proofErr w:type="spellStart"/>
            <w:r>
              <w:t>pmid_set</w:t>
            </w:r>
            <w:proofErr w:type="spellEnd"/>
            <w:r>
              <w:t xml:space="preserve"> length=0</w:t>
            </w:r>
          </w:p>
          <w:p w:rsidR="00032DBC" w:rsidRDefault="00032DBC" w:rsidP="00032DBC">
            <w:pPr>
              <w:pStyle w:val="Computerexample"/>
            </w:pPr>
            <w:r>
              <w:t>shard_filename=/z3/maguire/SemanticScholar/SS_corpus_2020-05-27/s2-corpus-185</w:t>
            </w:r>
          </w:p>
          <w:p w:rsidR="00032DBC" w:rsidRDefault="00032DBC" w:rsidP="00032DBC">
            <w:pPr>
              <w:pStyle w:val="Computerexample"/>
            </w:pPr>
            <w:proofErr w:type="spellStart"/>
            <w:r>
              <w:t>corpus_shard</w:t>
            </w:r>
            <w:proofErr w:type="spellEnd"/>
            <w:r>
              <w:t xml:space="preserve"> length=998539</w:t>
            </w:r>
          </w:p>
          <w:p w:rsidR="00032DBC" w:rsidRDefault="00032DBC" w:rsidP="00032DBC">
            <w:pPr>
              <w:pStyle w:val="Computerexample"/>
            </w:pPr>
            <w:r>
              <w:t>length of remaining targets=41416</w:t>
            </w:r>
          </w:p>
          <w:p w:rsidR="00DE0CC5" w:rsidRDefault="00DE0CC5" w:rsidP="00DE0CC5">
            <w:pPr>
              <w:pStyle w:val="Computerexample"/>
            </w:pPr>
          </w:p>
          <w:p w:rsidR="00DE0CC5" w:rsidRDefault="00DE0CC5" w:rsidP="00DE0CC5">
            <w:pPr>
              <w:pStyle w:val="Computerexample"/>
            </w:pPr>
            <w:r>
              <w:t>real</w:t>
            </w:r>
            <w:r>
              <w:tab/>
              <w:t>0m39.365s</w:t>
            </w:r>
          </w:p>
          <w:p w:rsidR="00DE0CC5" w:rsidRDefault="00DE0CC5" w:rsidP="00DE0CC5">
            <w:pPr>
              <w:pStyle w:val="Computerexample"/>
            </w:pPr>
            <w:r>
              <w:t>user</w:t>
            </w:r>
            <w:r>
              <w:tab/>
              <w:t>0m37.004s</w:t>
            </w:r>
          </w:p>
          <w:p w:rsidR="00DE0CC5" w:rsidRDefault="00DE0CC5" w:rsidP="00DE0CC5">
            <w:pPr>
              <w:pStyle w:val="Computerexample"/>
            </w:pPr>
            <w:r>
              <w:t>sys</w:t>
            </w:r>
            <w:r>
              <w:tab/>
              <w:t>0m2.970s</w:t>
            </w:r>
          </w:p>
        </w:tc>
      </w:tr>
    </w:tbl>
    <w:p w:rsidR="00032DBC" w:rsidRDefault="00032DBC" w:rsidP="00032DBC">
      <w:pPr>
        <w:pStyle w:val="Caption"/>
      </w:pPr>
      <w:bookmarkStart w:id="16" w:name="_Ref54616167"/>
      <w:r>
        <w:t xml:space="preserve">Figure </w:t>
      </w:r>
      <w:r w:rsidR="00592D84">
        <w:fldChar w:fldCharType="begin"/>
      </w:r>
      <w:r w:rsidR="00592D84">
        <w:instrText xml:space="preserve"> SEQ Figure \* ARABIC </w:instrText>
      </w:r>
      <w:r w:rsidR="00592D84">
        <w:fldChar w:fldCharType="separate"/>
      </w:r>
      <w:r w:rsidR="00C814D6">
        <w:rPr>
          <w:noProof/>
        </w:rPr>
        <w:t>12</w:t>
      </w:r>
      <w:r w:rsidR="00592D84">
        <w:rPr>
          <w:noProof/>
        </w:rPr>
        <w:fldChar w:fldCharType="end"/>
      </w:r>
      <w:bookmarkEnd w:id="16"/>
      <w:r>
        <w:tab/>
        <w:t xml:space="preserve"> Finding relevant entries in the corpus (in this case for shard 185)</w:t>
      </w:r>
    </w:p>
    <w:p w:rsidR="00032DBC" w:rsidRDefault="00DE0CC5" w:rsidP="00DE0CC5">
      <w:pPr>
        <w:pStyle w:val="BodyText"/>
      </w:pPr>
      <w:r>
        <w:t xml:space="preserve">Now that we have the relevant entries from the corpus, the next </w:t>
      </w:r>
      <w:proofErr w:type="spellStart"/>
      <w:r>
        <w:t>ste</w:t>
      </w:r>
      <w:proofErr w:type="spellEnd"/>
      <w:r>
        <w:t xml:space="preserve"> is to process them looking for names of users at KTH and their </w:t>
      </w:r>
      <w:proofErr w:type="spellStart"/>
      <w:r>
        <w:t>kthid</w:t>
      </w:r>
      <w:proofErr w:type="spellEnd"/>
      <w:r>
        <w:t xml:space="preserve"> and corresponding S2 author ID(s) and Se2name</w:t>
      </w:r>
      <w:proofErr w:type="gramStart"/>
      <w:r>
        <w:t>..</w:t>
      </w:r>
      <w:proofErr w:type="gramEnd"/>
      <w:r>
        <w:t xml:space="preserve"> This is done as shown in </w:t>
      </w:r>
      <w:r w:rsidR="0050668A">
        <w:fldChar w:fldCharType="begin"/>
      </w:r>
      <w:r w:rsidR="0050668A">
        <w:instrText xml:space="preserve"> REF _Ref54617320 \h </w:instrText>
      </w:r>
      <w:r w:rsidR="0050668A">
        <w:fldChar w:fldCharType="separate"/>
      </w:r>
      <w:r w:rsidR="0050668A">
        <w:t xml:space="preserve">Figure </w:t>
      </w:r>
      <w:r w:rsidR="0050668A">
        <w:rPr>
          <w:noProof/>
        </w:rPr>
        <w:t>13</w:t>
      </w:r>
      <w:r w:rsidR="0050668A">
        <w:fldChar w:fldCharType="end"/>
      </w:r>
      <w:r w:rsidR="0050668A">
        <w:t xml:space="preserve">. This produces a file </w:t>
      </w:r>
      <w:r w:rsidR="000209C1" w:rsidRPr="00E02C1D">
        <w:rPr>
          <w:rStyle w:val="HTMLCode"/>
        </w:rPr>
        <w:t>names-185.json</w:t>
      </w:r>
      <w:r w:rsidR="000209C1">
        <w:t xml:space="preserve"> that contains </w:t>
      </w:r>
      <w:r w:rsidR="00E02C1D" w:rsidRPr="00E02C1D">
        <w:t>47</w:t>
      </w:r>
      <w:r w:rsidR="00E02C1D">
        <w:t> </w:t>
      </w:r>
      <w:r w:rsidR="00E02C1D" w:rsidRPr="00E02C1D">
        <w:t>214</w:t>
      </w:r>
      <w:r w:rsidR="00E02C1D">
        <w:t xml:space="preserve"> </w:t>
      </w:r>
      <w:r w:rsidR="000209C1">
        <w:t xml:space="preserve">bytes and </w:t>
      </w:r>
      <w:r w:rsidR="00DD05A3">
        <w:t>335</w:t>
      </w:r>
      <w:r w:rsidR="000209C1">
        <w:t xml:space="preserve"> entries. The entries are of the form shown in </w:t>
      </w:r>
      <w:r w:rsidR="000209C1">
        <w:fldChar w:fldCharType="begin"/>
      </w:r>
      <w:r w:rsidR="000209C1">
        <w:instrText xml:space="preserve"> REF _Ref54618632 \h </w:instrText>
      </w:r>
      <w:r w:rsidR="000209C1">
        <w:fldChar w:fldCharType="separate"/>
      </w:r>
      <w:r w:rsidR="000209C1">
        <w:t xml:space="preserve">Figure </w:t>
      </w:r>
      <w:r w:rsidR="000209C1">
        <w:rPr>
          <w:noProof/>
        </w:rPr>
        <w:t>14</w:t>
      </w:r>
      <w:r w:rsidR="000209C1">
        <w:fldChar w:fldCharType="end"/>
      </w:r>
      <w:r w:rsidR="000209C1">
        <w:t xml:space="preserve">. It is also possible to have partial match with more changes such as that shown in </w:t>
      </w:r>
      <w:r w:rsidR="000209C1">
        <w:fldChar w:fldCharType="begin"/>
      </w:r>
      <w:r w:rsidR="000209C1">
        <w:instrText xml:space="preserve"> REF _Ref54618641 \h </w:instrText>
      </w:r>
      <w:r w:rsidR="000209C1">
        <w:fldChar w:fldCharType="separate"/>
      </w:r>
      <w:r w:rsidR="000209C1">
        <w:t xml:space="preserve">Figure </w:t>
      </w:r>
      <w:r w:rsidR="000209C1">
        <w:rPr>
          <w:noProof/>
        </w:rPr>
        <w:t>15</w:t>
      </w:r>
      <w:r w:rsidR="000209C1">
        <w:fldChar w:fldCharType="end"/>
      </w:r>
      <w:r w:rsidR="000209C1">
        <w:t xml:space="preserve">. Of course one can have extreme mismatches such as shown in </w:t>
      </w:r>
      <w:r w:rsidR="000209C1">
        <w:fldChar w:fldCharType="begin"/>
      </w:r>
      <w:r w:rsidR="000209C1">
        <w:instrText xml:space="preserve"> REF _Ref54618644 \h </w:instrText>
      </w:r>
      <w:r w:rsidR="000209C1">
        <w:fldChar w:fldCharType="separate"/>
      </w:r>
      <w:r w:rsidR="000209C1">
        <w:t xml:space="preserve">Figure </w:t>
      </w:r>
      <w:r w:rsidR="000209C1">
        <w:rPr>
          <w:noProof/>
        </w:rPr>
        <w:t>16</w:t>
      </w:r>
      <w:r w:rsidR="000209C1">
        <w:fldChar w:fldCharType="end"/>
      </w:r>
      <w:r w:rsidR="00E0255E">
        <w:t xml:space="preserve"> (while the author might be a member of the Atlas Collaboration, this is beyond the ability of the program to handle</w:t>
      </w:r>
      <w:r w:rsidR="000209C1">
        <w:t>.</w:t>
      </w:r>
    </w:p>
    <w:tbl>
      <w:tblPr>
        <w:tblStyle w:val="TableGrid"/>
        <w:tblW w:w="0" w:type="auto"/>
        <w:tblLook w:val="04A0" w:firstRow="1" w:lastRow="0" w:firstColumn="1" w:lastColumn="0" w:noHBand="0" w:noVBand="1"/>
      </w:tblPr>
      <w:tblGrid>
        <w:gridCol w:w="9243"/>
      </w:tblGrid>
      <w:tr w:rsidR="00DE0CC5" w:rsidTr="00DE0CC5">
        <w:tc>
          <w:tcPr>
            <w:tcW w:w="9243" w:type="dxa"/>
          </w:tcPr>
          <w:p w:rsidR="0050668A" w:rsidRDefault="0050668A" w:rsidP="0050668A">
            <w:pPr>
              <w:pStyle w:val="Computerexample"/>
            </w:pPr>
            <w:r>
              <w:t>time ./match_names.py matches_corpus_185.json</w:t>
            </w:r>
          </w:p>
          <w:p w:rsidR="0050668A" w:rsidRDefault="0050668A" w:rsidP="0050668A">
            <w:pPr>
              <w:pStyle w:val="Computerexample"/>
            </w:pPr>
            <w:r>
              <w:t>length of matches=161</w:t>
            </w:r>
          </w:p>
          <w:p w:rsidR="0050668A" w:rsidRDefault="0050668A" w:rsidP="0050668A">
            <w:pPr>
              <w:pStyle w:val="Computerexample"/>
            </w:pPr>
            <w:r>
              <w:t>process matches</w:t>
            </w:r>
          </w:p>
          <w:p w:rsidR="0050668A" w:rsidRPr="0050668A" w:rsidRDefault="0050668A" w:rsidP="0050668A">
            <w:pPr>
              <w:pStyle w:val="Computerexample"/>
              <w:rPr>
                <w:color w:val="FF0000"/>
              </w:rPr>
            </w:pPr>
            <w:r w:rsidRPr="0050668A">
              <w:rPr>
                <w:rFonts w:ascii="Arial" w:hAnsi="Arial" w:cs="Arial"/>
                <w:color w:val="FF0000"/>
              </w:rPr>
              <w:t>… &lt;&lt;lots of output&gt;&gt;</w:t>
            </w:r>
          </w:p>
          <w:p w:rsidR="0050668A" w:rsidRDefault="0050668A" w:rsidP="0050668A">
            <w:pPr>
              <w:pStyle w:val="Computerexample"/>
            </w:pPr>
            <w:r>
              <w:t xml:space="preserve">length of </w:t>
            </w:r>
            <w:proofErr w:type="spellStart"/>
            <w:r>
              <w:t>name_info</w:t>
            </w:r>
            <w:proofErr w:type="spellEnd"/>
            <w:r>
              <w:t>=335</w:t>
            </w:r>
          </w:p>
          <w:p w:rsidR="0050668A" w:rsidRDefault="0050668A" w:rsidP="0050668A">
            <w:pPr>
              <w:pStyle w:val="Computerexample"/>
            </w:pPr>
          </w:p>
          <w:p w:rsidR="0050668A" w:rsidRDefault="0050668A" w:rsidP="0050668A">
            <w:pPr>
              <w:pStyle w:val="Computerexample"/>
            </w:pPr>
            <w:r>
              <w:t>real</w:t>
            </w:r>
            <w:r>
              <w:tab/>
              <w:t>0m6.380s</w:t>
            </w:r>
          </w:p>
          <w:p w:rsidR="0050668A" w:rsidRDefault="0050668A" w:rsidP="0050668A">
            <w:pPr>
              <w:pStyle w:val="Computerexample"/>
            </w:pPr>
            <w:r>
              <w:t>user</w:t>
            </w:r>
            <w:r>
              <w:tab/>
              <w:t>0m1.143s</w:t>
            </w:r>
          </w:p>
          <w:p w:rsidR="0050668A" w:rsidRDefault="0050668A" w:rsidP="0050668A">
            <w:pPr>
              <w:pStyle w:val="Computerexample"/>
            </w:pPr>
            <w:r>
              <w:t>sys</w:t>
            </w:r>
            <w:r>
              <w:tab/>
              <w:t>0m0.513s</w:t>
            </w:r>
          </w:p>
        </w:tc>
      </w:tr>
    </w:tbl>
    <w:p w:rsidR="00DE0CC5" w:rsidRDefault="0050668A" w:rsidP="0050668A">
      <w:pPr>
        <w:pStyle w:val="Caption"/>
      </w:pPr>
      <w:bookmarkStart w:id="17" w:name="_Ref54617320"/>
      <w:r>
        <w:t xml:space="preserve">Figure </w:t>
      </w:r>
      <w:r w:rsidR="00592D84">
        <w:fldChar w:fldCharType="begin"/>
      </w:r>
      <w:r w:rsidR="00592D84">
        <w:instrText xml:space="preserve"> SEQ Figure \* ARABIC </w:instrText>
      </w:r>
      <w:r w:rsidR="00592D84">
        <w:fldChar w:fldCharType="separate"/>
      </w:r>
      <w:r w:rsidR="00C814D6">
        <w:rPr>
          <w:noProof/>
        </w:rPr>
        <w:t>13</w:t>
      </w:r>
      <w:r w:rsidR="00592D84">
        <w:rPr>
          <w:noProof/>
        </w:rPr>
        <w:fldChar w:fldCharType="end"/>
      </w:r>
      <w:bookmarkEnd w:id="17"/>
      <w:r>
        <w:t>:</w:t>
      </w:r>
      <w:r>
        <w:tab/>
        <w:t>Match DiV</w:t>
      </w:r>
      <w:r w:rsidR="00850B5C">
        <w:t>A</w:t>
      </w:r>
      <w:r>
        <w:t xml:space="preserve"> names with S2 names</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Pr="000209C1" w:rsidRDefault="000209C1" w:rsidP="000209C1">
            <w:pPr>
              <w:pStyle w:val="Computerexample"/>
            </w:pPr>
            <w:r w:rsidRPr="000209C1">
              <w:t>{"</w:t>
            </w:r>
            <w:proofErr w:type="spellStart"/>
            <w:r w:rsidRPr="000209C1">
              <w:t>diva_name</w:t>
            </w:r>
            <w:proofErr w:type="spellEnd"/>
            <w:r w:rsidRPr="000209C1">
              <w:t>": "Gerald Q. Maguire Jr.", "S2_author_name": "Gerald Q. Maguire", "</w:t>
            </w:r>
            <w:proofErr w:type="spellStart"/>
            <w:r w:rsidRPr="000209C1">
              <w:t>kthid</w:t>
            </w:r>
            <w:proofErr w:type="spellEnd"/>
            <w:r w:rsidRPr="000209C1">
              <w:t>": "u1d13i2c", "S2_author_ID": ["1681232"], "PID": 733621}</w:t>
            </w:r>
          </w:p>
        </w:tc>
      </w:tr>
    </w:tbl>
    <w:p w:rsidR="00032DBC" w:rsidRDefault="000209C1" w:rsidP="000209C1">
      <w:pPr>
        <w:pStyle w:val="Caption"/>
      </w:pPr>
      <w:bookmarkStart w:id="18" w:name="_Ref54618632"/>
      <w:r>
        <w:t xml:space="preserve">Figure </w:t>
      </w:r>
      <w:r w:rsidR="00592D84">
        <w:fldChar w:fldCharType="begin"/>
      </w:r>
      <w:r w:rsidR="00592D84">
        <w:instrText xml:space="preserve"> SEQ Figure \* ARABIC </w:instrText>
      </w:r>
      <w:r w:rsidR="00592D84">
        <w:fldChar w:fldCharType="separate"/>
      </w:r>
      <w:r w:rsidR="00C814D6">
        <w:rPr>
          <w:noProof/>
        </w:rPr>
        <w:t>14</w:t>
      </w:r>
      <w:r w:rsidR="00592D84">
        <w:rPr>
          <w:noProof/>
        </w:rPr>
        <w:fldChar w:fldCharType="end"/>
      </w:r>
      <w:bookmarkEnd w:id="18"/>
      <w:r>
        <w:t>:</w:t>
      </w:r>
      <w:r>
        <w:tab/>
        <w:t>Example of a matching name entry</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Karl H. Johansson", "S2_author_name": "Karl Henrik Johansson", "</w:t>
            </w:r>
            <w:proofErr w:type="spellStart"/>
            <w:r w:rsidRPr="000209C1">
              <w:t>kthid</w:t>
            </w:r>
            <w:proofErr w:type="spellEnd"/>
            <w:r w:rsidRPr="000209C1">
              <w:t>": "u1h0d9k2", "partial match": 5, "S2_author_ID": ["1679177"], "PID": 1082962}</w:t>
            </w:r>
          </w:p>
        </w:tc>
      </w:tr>
    </w:tbl>
    <w:p w:rsidR="000209C1" w:rsidRDefault="000209C1" w:rsidP="000209C1">
      <w:pPr>
        <w:pStyle w:val="Caption"/>
      </w:pPr>
      <w:bookmarkStart w:id="19" w:name="_Ref54618641"/>
      <w:r>
        <w:t xml:space="preserve">Figure </w:t>
      </w:r>
      <w:r w:rsidR="00592D84">
        <w:fldChar w:fldCharType="begin"/>
      </w:r>
      <w:r w:rsidR="00592D84">
        <w:instrText xml:space="preserve"> SEQ Figure \* ARABIC </w:instrText>
      </w:r>
      <w:r w:rsidR="00592D84">
        <w:fldChar w:fldCharType="separate"/>
      </w:r>
      <w:r w:rsidR="00C814D6">
        <w:rPr>
          <w:noProof/>
        </w:rPr>
        <w:t>15</w:t>
      </w:r>
      <w:r w:rsidR="00592D84">
        <w:rPr>
          <w:noProof/>
        </w:rPr>
        <w:fldChar w:fldCharType="end"/>
      </w:r>
      <w:bookmarkEnd w:id="19"/>
      <w:r>
        <w:t>:</w:t>
      </w:r>
      <w:r>
        <w:tab/>
        <w:t>A partial match</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w:t>
            </w:r>
            <w:proofErr w:type="spellStart"/>
            <w:r w:rsidRPr="000209C1">
              <w:t>G.;Morley</w:t>
            </w:r>
            <w:proofErr w:type="spellEnd"/>
            <w:r w:rsidRPr="000209C1">
              <w:t xml:space="preserve"> </w:t>
            </w:r>
            <w:proofErr w:type="spellStart"/>
            <w:r w:rsidRPr="000209C1">
              <w:t>Aad</w:t>
            </w:r>
            <w:proofErr w:type="spellEnd"/>
            <w:r w:rsidRPr="000209C1">
              <w:t>", "S2_author_name": "Atlas Collaboration", "</w:t>
            </w:r>
            <w:proofErr w:type="spellStart"/>
            <w:r w:rsidRPr="000209C1">
              <w:t>kthid</w:t>
            </w:r>
            <w:proofErr w:type="spellEnd"/>
            <w:r w:rsidRPr="000209C1">
              <w:t>": "u1bjxgiu", "partial match": 16, "</w:t>
            </w:r>
            <w:proofErr w:type="spellStart"/>
            <w:r w:rsidRPr="000209C1">
              <w:t>unlikey</w:t>
            </w:r>
            <w:proofErr w:type="spellEnd"/>
            <w:r w:rsidRPr="000209C1">
              <w:t xml:space="preserve"> match": "123.07692307692308%", "S2_author_ID": ["40952709"], "PID": 874480}</w:t>
            </w:r>
          </w:p>
        </w:tc>
      </w:tr>
    </w:tbl>
    <w:p w:rsidR="000209C1" w:rsidRDefault="000209C1" w:rsidP="000209C1">
      <w:pPr>
        <w:pStyle w:val="Caption"/>
      </w:pPr>
      <w:bookmarkStart w:id="20" w:name="_Ref54618644"/>
      <w:r>
        <w:t xml:space="preserve">Figure </w:t>
      </w:r>
      <w:r w:rsidR="00592D84">
        <w:fldChar w:fldCharType="begin"/>
      </w:r>
      <w:r w:rsidR="00592D84">
        <w:instrText xml:space="preserve"> SEQ Figure \* ARABIC </w:instrText>
      </w:r>
      <w:r w:rsidR="00592D84">
        <w:fldChar w:fldCharType="separate"/>
      </w:r>
      <w:r w:rsidR="00C814D6">
        <w:rPr>
          <w:noProof/>
        </w:rPr>
        <w:t>16</w:t>
      </w:r>
      <w:r w:rsidR="00592D84">
        <w:rPr>
          <w:noProof/>
        </w:rPr>
        <w:fldChar w:fldCharType="end"/>
      </w:r>
      <w:bookmarkEnd w:id="20"/>
      <w:r>
        <w:t>:</w:t>
      </w:r>
      <w:r>
        <w:tab/>
        <w:t>An "unlikely" match</w:t>
      </w:r>
    </w:p>
    <w:p w:rsidR="00DD05A3" w:rsidRDefault="00E12CBB" w:rsidP="00E12CBB">
      <w:pPr>
        <w:pStyle w:val="BodyText"/>
      </w:pPr>
      <w:r>
        <w:t xml:space="preserve">Currently </w:t>
      </w:r>
      <w:r w:rsidRPr="00E12CBB">
        <w:rPr>
          <w:rStyle w:val="HTMLCode"/>
        </w:rPr>
        <w:t>match_names.py</w:t>
      </w:r>
      <w:r>
        <w:t xml:space="preserve"> seems to handle the cases where the number of DiVA authors and the number of S2 authors for a paper are exactly equal. It will complain with an error output when it finds </w:t>
      </w:r>
      <w:r>
        <w:lastRenderedPageBreak/>
        <w:t xml:space="preserve">the lengths of </w:t>
      </w:r>
      <w:proofErr w:type="gramStart"/>
      <w:r>
        <w:t>these list</w:t>
      </w:r>
      <w:proofErr w:type="gramEnd"/>
      <w:r>
        <w:t xml:space="preserve"> </w:t>
      </w:r>
      <w:proofErr w:type="spellStart"/>
      <w:r>
        <w:t>fo</w:t>
      </w:r>
      <w:proofErr w:type="spellEnd"/>
      <w:r>
        <w:t xml:space="preserve"> not match. An </w:t>
      </w:r>
      <w:proofErr w:type="gramStart"/>
      <w:r>
        <w:t>example,</w:t>
      </w:r>
      <w:proofErr w:type="gramEnd"/>
      <w:r>
        <w:t xml:space="preserve"> i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If one looks for this entry in DiVA you will find </w:t>
      </w:r>
      <w:r w:rsidR="003A0C02" w:rsidRPr="003A0C02">
        <w:t>urn</w:t>
      </w:r>
      <w:proofErr w:type="gramStart"/>
      <w:r w:rsidR="003A0C02" w:rsidRPr="003A0C02">
        <w:t>:nbn:se:kth:diva</w:t>
      </w:r>
      <w:proofErr w:type="gramEnd"/>
      <w:r w:rsidR="003A0C02" w:rsidRPr="003A0C02">
        <w:t>-149304</w:t>
      </w:r>
      <w:r w:rsidR="003A0C02">
        <w:t xml:space="preserve"> a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Only 6 of the authors are shown in DiVA (see the screen dump in </w:t>
      </w:r>
      <w:r w:rsidR="003A0C02">
        <w:fldChar w:fldCharType="begin"/>
      </w:r>
      <w:r w:rsidR="003A0C02">
        <w:instrText xml:space="preserve"> REF _Ref54619834 \h </w:instrText>
      </w:r>
      <w:r w:rsidR="003A0C02">
        <w:fldChar w:fldCharType="separate"/>
      </w:r>
      <w:r w:rsidR="003A0C02">
        <w:t xml:space="preserve">Figure </w:t>
      </w:r>
      <w:r w:rsidR="003A0C02">
        <w:rPr>
          <w:noProof/>
        </w:rPr>
        <w:t>18</w:t>
      </w:r>
      <w:r w:rsidR="003A0C02">
        <w:fldChar w:fldCharType="end"/>
      </w:r>
      <w:r w:rsidR="003A0C02">
        <w:t>).</w:t>
      </w:r>
    </w:p>
    <w:tbl>
      <w:tblPr>
        <w:tblStyle w:val="TableGrid"/>
        <w:tblW w:w="0" w:type="auto"/>
        <w:tblLook w:val="04A0" w:firstRow="1" w:lastRow="0" w:firstColumn="1" w:lastColumn="0" w:noHBand="0" w:noVBand="1"/>
      </w:tblPr>
      <w:tblGrid>
        <w:gridCol w:w="9243"/>
      </w:tblGrid>
      <w:tr w:rsidR="00E12CBB" w:rsidTr="00E12CBB">
        <w:tc>
          <w:tcPr>
            <w:tcW w:w="9243" w:type="dxa"/>
          </w:tcPr>
          <w:p w:rsidR="00E12CBB" w:rsidRDefault="00E12CBB" w:rsidP="00E12CBB">
            <w:pPr>
              <w:pStyle w:val="Computerexample"/>
            </w:pPr>
            <w:r>
              <w:t xml:space="preserve">***** </w:t>
            </w:r>
            <w:proofErr w:type="spellStart"/>
            <w:r>
              <w:t>len</w:t>
            </w:r>
            <w:proofErr w:type="spellEnd"/>
            <w:r>
              <w:t xml:space="preserve">(s2_authors=12, length of split names=6, </w:t>
            </w:r>
            <w:proofErr w:type="spellStart"/>
            <w:r>
              <w:t>diva_name</w:t>
            </w:r>
            <w:proofErr w:type="spellEnd"/>
            <w:r>
              <w:t>=</w:t>
            </w:r>
            <w:proofErr w:type="spellStart"/>
            <w:r>
              <w:t>Aad</w:t>
            </w:r>
            <w:proofErr w:type="spellEnd"/>
            <w:r>
              <w:t>, G.;</w:t>
            </w:r>
            <w:proofErr w:type="spellStart"/>
            <w:r>
              <w:t>Kuwertz</w:t>
            </w:r>
            <w:proofErr w:type="spellEnd"/>
            <w:r>
              <w:t xml:space="preserve">, Emma [u15kq18r]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Lund-Jensen, Bengt [u13bp6vd] [0000-0003-3867-0336]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Morley, Anthony [u1bjxgiu]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Strandberg</w:t>
            </w:r>
            <w:proofErr w:type="spellEnd"/>
            <w:r>
              <w:t xml:space="preserve">, Jonas [u1midk9y] [0000-0002-8913-0981]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Zwalinski</w:t>
            </w:r>
            <w:proofErr w:type="spellEnd"/>
            <w:r>
              <w:t>, L. for m['PID']=738906, S2_publication_ID=d52ff5de878704d29fb541ec4f02f6e89fefd85b</w:t>
            </w:r>
          </w:p>
          <w:p w:rsidR="00E12CBB" w:rsidRDefault="00E12CBB" w:rsidP="00E12CBB">
            <w:pPr>
              <w:pStyle w:val="Computerexample"/>
            </w:pPr>
            <w:r>
              <w:t xml:space="preserve">[   {'ids': ['152494319'], 'name': 'Georges </w:t>
            </w:r>
            <w:proofErr w:type="spellStart"/>
            <w:r>
              <w:t>Aad</w:t>
            </w:r>
            <w:proofErr w:type="spellEnd"/>
            <w:r>
              <w:t>'},</w:t>
            </w:r>
          </w:p>
          <w:p w:rsidR="00E12CBB" w:rsidRDefault="00E12CBB" w:rsidP="00E12CBB">
            <w:pPr>
              <w:pStyle w:val="Computerexample"/>
            </w:pPr>
            <w:r>
              <w:t xml:space="preserve">    {'ids': ['78330846'], 'name': 'Richard Brenner'},</w:t>
            </w:r>
          </w:p>
          <w:p w:rsidR="00E12CBB" w:rsidRDefault="00E12CBB" w:rsidP="00E12CBB">
            <w:pPr>
              <w:pStyle w:val="Computerexample"/>
            </w:pPr>
            <w:r>
              <w:t xml:space="preserve">    {'ids': ['102772894'], 'name': 'Claus P. </w:t>
            </w:r>
            <w:proofErr w:type="spellStart"/>
            <w:r>
              <w:t>Buszello</w:t>
            </w:r>
            <w:proofErr w:type="spellEnd"/>
            <w:r>
              <w:t>'},</w:t>
            </w:r>
          </w:p>
          <w:p w:rsidR="00E12CBB" w:rsidRDefault="00E12CBB" w:rsidP="00E12CBB">
            <w:pPr>
              <w:pStyle w:val="Computerexample"/>
            </w:pPr>
            <w:r>
              <w:t xml:space="preserve">    {'ids': ['3913447'], 'name': 'Elias </w:t>
            </w:r>
            <w:proofErr w:type="spellStart"/>
            <w:r>
              <w:t>Coniavitis</w:t>
            </w:r>
            <w:proofErr w:type="spellEnd"/>
            <w:r>
              <w:t>'},</w:t>
            </w:r>
          </w:p>
          <w:p w:rsidR="00E12CBB" w:rsidRDefault="00E12CBB" w:rsidP="00E12CBB">
            <w:pPr>
              <w:pStyle w:val="Computerexample"/>
            </w:pPr>
            <w:r>
              <w:t xml:space="preserve">    {'ids': ['30619610'], 'name': '</w:t>
            </w:r>
            <w:proofErr w:type="spellStart"/>
            <w:r>
              <w:t>Tord</w:t>
            </w:r>
            <w:proofErr w:type="spellEnd"/>
            <w:r>
              <w:t xml:space="preserve"> </w:t>
            </w:r>
            <w:proofErr w:type="spellStart"/>
            <w:r>
              <w:t>Ekelof</w:t>
            </w:r>
            <w:proofErr w:type="spellEnd"/>
            <w:r>
              <w:t>'},</w:t>
            </w:r>
          </w:p>
          <w:p w:rsidR="00E12CBB" w:rsidRDefault="00E12CBB" w:rsidP="00E12CBB">
            <w:pPr>
              <w:pStyle w:val="Computerexample"/>
            </w:pPr>
            <w:r>
              <w:t xml:space="preserve">    {'ids': ['119473983'], 'name': '</w:t>
            </w:r>
            <w:proofErr w:type="spellStart"/>
            <w:r>
              <w:t>Mattias</w:t>
            </w:r>
            <w:proofErr w:type="spellEnd"/>
            <w:r>
              <w:t xml:space="preserve"> </w:t>
            </w:r>
            <w:proofErr w:type="spellStart"/>
            <w:r>
              <w:t>Ellert</w:t>
            </w:r>
            <w:proofErr w:type="spellEnd"/>
            <w:r>
              <w:t>'},</w:t>
            </w:r>
          </w:p>
          <w:p w:rsidR="00E12CBB" w:rsidRDefault="00E12CBB" w:rsidP="00E12CBB">
            <w:pPr>
              <w:pStyle w:val="Computerexample"/>
            </w:pPr>
            <w:r>
              <w:t xml:space="preserve">    {'ids': ['33277150'], 'name': 'Arnaud Ferrari'},</w:t>
            </w:r>
          </w:p>
          <w:p w:rsidR="00E12CBB" w:rsidRDefault="00E12CBB" w:rsidP="00E12CBB">
            <w:pPr>
              <w:pStyle w:val="Computerexample"/>
            </w:pPr>
            <w:r>
              <w:t xml:space="preserve">    {'ids': ['3176238'], 'name': 'Charlie Isaksson'},</w:t>
            </w:r>
          </w:p>
          <w:p w:rsidR="00E12CBB" w:rsidRDefault="00E12CBB" w:rsidP="00E12CBB">
            <w:pPr>
              <w:pStyle w:val="Computerexample"/>
            </w:pPr>
            <w:r>
              <w:t xml:space="preserve">    {'ids': ['89211416'], 'name': 'Alexander </w:t>
            </w:r>
            <w:proofErr w:type="spellStart"/>
            <w:r>
              <w:t>Klevedal</w:t>
            </w:r>
            <w:proofErr w:type="spellEnd"/>
            <w:r>
              <w:t xml:space="preserve"> Madsen'},</w:t>
            </w:r>
          </w:p>
          <w:p w:rsidR="00E12CBB" w:rsidRDefault="00E12CBB" w:rsidP="00E12CBB">
            <w:pPr>
              <w:pStyle w:val="Computerexample"/>
            </w:pPr>
            <w:r>
              <w:t xml:space="preserve">    {'ids': ['152320650'], 'name': 'Henrik </w:t>
            </w:r>
            <w:proofErr w:type="spellStart"/>
            <w:r>
              <w:t>Ohman</w:t>
            </w:r>
            <w:proofErr w:type="spellEnd"/>
            <w:r>
              <w:t>'},</w:t>
            </w:r>
          </w:p>
          <w:p w:rsidR="00E12CBB" w:rsidRDefault="00E12CBB" w:rsidP="00E12CBB">
            <w:pPr>
              <w:pStyle w:val="Computerexample"/>
            </w:pPr>
            <w:r>
              <w:t xml:space="preserve">    {'ids': ['153590434'], 'name': 'Daniel </w:t>
            </w:r>
            <w:proofErr w:type="spellStart"/>
            <w:r>
              <w:t>Pelikan</w:t>
            </w:r>
            <w:proofErr w:type="spellEnd"/>
            <w:r>
              <w:t>'},</w:t>
            </w:r>
          </w:p>
          <w:p w:rsidR="00E12CBB" w:rsidRDefault="00E12CBB" w:rsidP="00E12CBB">
            <w:pPr>
              <w:pStyle w:val="Computerexample"/>
            </w:pPr>
            <w:r>
              <w:t xml:space="preserve">    {'ids': ['8683287'], 'name': 'Lukasz </w:t>
            </w:r>
            <w:proofErr w:type="spellStart"/>
            <w:r>
              <w:t>Zwalinski</w:t>
            </w:r>
            <w:proofErr w:type="spellEnd"/>
            <w:r>
              <w:t>'}]</w:t>
            </w:r>
          </w:p>
        </w:tc>
      </w:tr>
    </w:tbl>
    <w:p w:rsidR="00E12CBB" w:rsidRDefault="00E12CBB" w:rsidP="00E12CBB">
      <w:pPr>
        <w:pStyle w:val="Caption"/>
      </w:pPr>
      <w:bookmarkStart w:id="21" w:name="_Ref54619563"/>
      <w:r>
        <w:t xml:space="preserve">Figure </w:t>
      </w:r>
      <w:r w:rsidR="00592D84">
        <w:fldChar w:fldCharType="begin"/>
      </w:r>
      <w:r w:rsidR="00592D84">
        <w:instrText xml:space="preserve"> SEQ Figure \* ARABIC </w:instrText>
      </w:r>
      <w:r w:rsidR="00592D84">
        <w:fldChar w:fldCharType="separate"/>
      </w:r>
      <w:r w:rsidR="00C814D6">
        <w:rPr>
          <w:noProof/>
        </w:rPr>
        <w:t>17</w:t>
      </w:r>
      <w:r w:rsidR="00592D84">
        <w:rPr>
          <w:noProof/>
        </w:rPr>
        <w:fldChar w:fldCharType="end"/>
      </w:r>
      <w:bookmarkEnd w:id="21"/>
      <w:r>
        <w:t>:</w:t>
      </w:r>
      <w:r>
        <w:tab/>
        <w:t>Warning output when the number of authors does not match in DiVA and S2</w:t>
      </w:r>
    </w:p>
    <w:tbl>
      <w:tblPr>
        <w:tblStyle w:val="TableGrid"/>
        <w:tblW w:w="0" w:type="auto"/>
        <w:tblLook w:val="04A0" w:firstRow="1" w:lastRow="0" w:firstColumn="1" w:lastColumn="0" w:noHBand="0" w:noVBand="1"/>
      </w:tblPr>
      <w:tblGrid>
        <w:gridCol w:w="9243"/>
      </w:tblGrid>
      <w:tr w:rsidR="003A0C02" w:rsidTr="003A0C02">
        <w:tc>
          <w:tcPr>
            <w:tcW w:w="9243" w:type="dxa"/>
          </w:tcPr>
          <w:p w:rsidR="003A0C02" w:rsidRDefault="003A0C02" w:rsidP="003A0C02">
            <w:pPr>
              <w:keepNext/>
            </w:pPr>
            <w:r>
              <w:rPr>
                <w:noProof/>
              </w:rPr>
              <w:lastRenderedPageBreak/>
              <w:drawing>
                <wp:inline distT="0" distB="0" distL="0" distR="0" wp14:anchorId="4D54A27F" wp14:editId="42EAB203">
                  <wp:extent cx="5732145" cy="5172075"/>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y-some-names-in-DiVA-Screenshot_20201026_15463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2145" cy="5172075"/>
                          </a:xfrm>
                          <a:prstGeom prst="rect">
                            <a:avLst/>
                          </a:prstGeom>
                        </pic:spPr>
                      </pic:pic>
                    </a:graphicData>
                  </a:graphic>
                </wp:inline>
              </w:drawing>
            </w:r>
          </w:p>
        </w:tc>
      </w:tr>
    </w:tbl>
    <w:p w:rsidR="003A0C02" w:rsidRDefault="003A0C02" w:rsidP="003A0C02">
      <w:pPr>
        <w:pStyle w:val="Caption"/>
      </w:pPr>
      <w:bookmarkStart w:id="22" w:name="_Ref54619834"/>
      <w:r>
        <w:t xml:space="preserve">Figure </w:t>
      </w:r>
      <w:r w:rsidR="00592D84">
        <w:fldChar w:fldCharType="begin"/>
      </w:r>
      <w:r w:rsidR="00592D84">
        <w:instrText xml:space="preserve"> SEQ Figure \* ARABIC </w:instrText>
      </w:r>
      <w:r w:rsidR="00592D84">
        <w:fldChar w:fldCharType="separate"/>
      </w:r>
      <w:r w:rsidR="00C814D6">
        <w:rPr>
          <w:noProof/>
        </w:rPr>
        <w:t>18</w:t>
      </w:r>
      <w:r w:rsidR="00592D84">
        <w:rPr>
          <w:noProof/>
        </w:rPr>
        <w:fldChar w:fldCharType="end"/>
      </w:r>
      <w:bookmarkEnd w:id="22"/>
      <w:r>
        <w:t>:</w:t>
      </w:r>
      <w:r>
        <w:tab/>
        <w:t>Example of a paper where only some of the names are in DiVA</w:t>
      </w:r>
    </w:p>
    <w:p w:rsidR="00D7492F" w:rsidRDefault="00D7492F" w:rsidP="00D7492F">
      <w:pPr>
        <w:pStyle w:val="BodyText"/>
      </w:pPr>
      <w:r>
        <w:br w:type="page"/>
      </w:r>
    </w:p>
    <w:p w:rsidR="00D7492F" w:rsidRDefault="00D7492F" w:rsidP="00D7492F">
      <w:pPr>
        <w:pStyle w:val="Heading1"/>
      </w:pPr>
      <w:r>
        <w:lastRenderedPageBreak/>
        <w:t>Processing DiVA CSV for author information</w:t>
      </w:r>
    </w:p>
    <w:p w:rsidR="00D7492F" w:rsidRDefault="00D7492F" w:rsidP="00D7492F">
      <w:pPr>
        <w:pStyle w:val="BodyText"/>
      </w:pPr>
      <w:r>
        <w:t xml:space="preserve">An interesting question is: How many KTH authors are there in a given set of DiVA records (as exported in a CSV file, in this case a 92 612 826 byte long file). The program </w:t>
      </w:r>
      <w:r w:rsidRPr="00A33931">
        <w:rPr>
          <w:rStyle w:val="HTMLCode"/>
        </w:rPr>
        <w:t>get_pid_and_</w:t>
      </w:r>
      <w:proofErr w:type="gramStart"/>
      <w:r w:rsidRPr="00A33931">
        <w:rPr>
          <w:rStyle w:val="HTMLCode"/>
        </w:rPr>
        <w:t>names.py</w:t>
      </w:r>
      <w:r>
        <w:t xml:space="preserve">  takes</w:t>
      </w:r>
      <w:proofErr w:type="gramEnd"/>
      <w:r>
        <w:t xml:space="preserve"> in a CSV file </w:t>
      </w:r>
      <w:r w:rsidR="00A33931">
        <w:t xml:space="preserve">(see </w:t>
      </w:r>
      <w:r w:rsidR="00A33931">
        <w:fldChar w:fldCharType="begin"/>
      </w:r>
      <w:r w:rsidR="00A33931">
        <w:instrText xml:space="preserve"> REF _Ref54730957 \h </w:instrText>
      </w:r>
      <w:r w:rsidR="00A33931">
        <w:fldChar w:fldCharType="separate"/>
      </w:r>
      <w:r w:rsidR="00A33931">
        <w:t xml:space="preserve">Figure </w:t>
      </w:r>
      <w:r w:rsidR="00A33931">
        <w:rPr>
          <w:noProof/>
        </w:rPr>
        <w:t>19</w:t>
      </w:r>
      <w:r w:rsidR="00A33931">
        <w:fldChar w:fldCharType="end"/>
      </w:r>
      <w:r w:rsidR="00A33931">
        <w:t xml:space="preserve">) </w:t>
      </w:r>
      <w:r>
        <w:t>and process it producing the files shown in</w:t>
      </w:r>
      <w:r w:rsidR="00A33931">
        <w:t xml:space="preserve"> </w:t>
      </w:r>
      <w:r w:rsidR="00A33931">
        <w:fldChar w:fldCharType="begin"/>
      </w:r>
      <w:r w:rsidR="00A33931">
        <w:instrText xml:space="preserve"> REF _Ref54731019 \h </w:instrText>
      </w:r>
      <w:r w:rsidR="00A33931">
        <w:fldChar w:fldCharType="separate"/>
      </w:r>
      <w:r w:rsidR="00A33931">
        <w:t xml:space="preserve">Figure </w:t>
      </w:r>
      <w:r w:rsidR="00A33931">
        <w:rPr>
          <w:noProof/>
        </w:rPr>
        <w:t>20</w:t>
      </w:r>
      <w:r w:rsidR="00A33931">
        <w:fldChar w:fldCharType="end"/>
      </w:r>
      <w:r>
        <w:t>.</w:t>
      </w:r>
      <w:r w:rsidR="00A33931">
        <w:t xml:space="preserve"> An example from the file of missing IDs is shown in</w:t>
      </w:r>
      <w:r w:rsidR="00CF7E6D">
        <w:t xml:space="preserve"> </w:t>
      </w:r>
      <w:r w:rsidR="00CF7E6D">
        <w:fldChar w:fldCharType="begin"/>
      </w:r>
      <w:r w:rsidR="00CF7E6D">
        <w:instrText xml:space="preserve"> REF _Ref54769058 \h </w:instrText>
      </w:r>
      <w:r w:rsidR="00CF7E6D">
        <w:fldChar w:fldCharType="separate"/>
      </w:r>
      <w:r w:rsidR="00CF7E6D">
        <w:t xml:space="preserve">Table </w:t>
      </w:r>
      <w:r w:rsidR="00CF7E6D">
        <w:rPr>
          <w:noProof/>
        </w:rPr>
        <w:t>3</w:t>
      </w:r>
      <w:r w:rsidR="00CF7E6D">
        <w:fldChar w:fldCharType="end"/>
      </w:r>
      <w:r w:rsidR="00592D84">
        <w:t>. E</w:t>
      </w:r>
      <w:r w:rsidR="00A33931">
        <w:t>xample</w:t>
      </w:r>
      <w:r w:rsidR="00592D84">
        <w:t>s</w:t>
      </w:r>
      <w:r w:rsidR="00A33931">
        <w:t xml:space="preserve"> of some entries of the aliases </w:t>
      </w:r>
      <w:r w:rsidR="00592D84">
        <w:t xml:space="preserve">file </w:t>
      </w:r>
      <w:r w:rsidR="00A33931">
        <w:t xml:space="preserve">are shown in </w:t>
      </w:r>
      <w:r w:rsidR="00A33931">
        <w:fldChar w:fldCharType="begin"/>
      </w:r>
      <w:r w:rsidR="00A33931">
        <w:instrText xml:space="preserve"> REF _Ref54731344 \h </w:instrText>
      </w:r>
      <w:r w:rsidR="00A33931">
        <w:fldChar w:fldCharType="separate"/>
      </w:r>
      <w:r w:rsidR="00A33931">
        <w:t xml:space="preserve">Figure </w:t>
      </w:r>
      <w:r w:rsidR="00A33931">
        <w:rPr>
          <w:noProof/>
        </w:rPr>
        <w:t>22</w:t>
      </w:r>
      <w:r w:rsidR="00A33931">
        <w:fldChar w:fldCharType="end"/>
      </w:r>
      <w:r w:rsidR="006A2D7E">
        <w:t xml:space="preserve">. </w:t>
      </w:r>
      <w:r w:rsidR="00A33931">
        <w:t xml:space="preserve">Some examples from the pid_name.csv file are shown in </w:t>
      </w:r>
      <w:r w:rsidR="00A33931">
        <w:fldChar w:fldCharType="begin"/>
      </w:r>
      <w:r w:rsidR="00A33931">
        <w:instrText xml:space="preserve"> REF _Ref54731353 \h </w:instrText>
      </w:r>
      <w:r w:rsidR="00A33931">
        <w:fldChar w:fldCharType="separate"/>
      </w:r>
      <w:r w:rsidR="00A33931">
        <w:t xml:space="preserve">Figure </w:t>
      </w:r>
      <w:r w:rsidR="00A33931">
        <w:rPr>
          <w:noProof/>
        </w:rPr>
        <w:t>23</w:t>
      </w:r>
      <w:r w:rsidR="00A33931">
        <w:fldChar w:fldCharType="end"/>
      </w:r>
      <w:r w:rsidR="00A33931">
        <w:t xml:space="preserve">. Finally, some examples from the </w:t>
      </w:r>
      <w:proofErr w:type="spellStart"/>
      <w:r w:rsidR="00A33931">
        <w:t>pid_name</w:t>
      </w:r>
      <w:proofErr w:type="spellEnd"/>
      <w:r w:rsidR="00A33931">
        <w:t xml:space="preserve"> file are shown in </w:t>
      </w:r>
      <w:r w:rsidR="00A33931">
        <w:fldChar w:fldCharType="begin"/>
      </w:r>
      <w:r w:rsidR="00A33931">
        <w:instrText xml:space="preserve"> REF _Ref54731370 \h </w:instrText>
      </w:r>
      <w:r w:rsidR="00A33931">
        <w:fldChar w:fldCharType="separate"/>
      </w:r>
      <w:r w:rsidR="00A33931">
        <w:t xml:space="preserve">Figure </w:t>
      </w:r>
      <w:r w:rsidR="00A33931">
        <w:rPr>
          <w:noProof/>
        </w:rPr>
        <w:t>24</w:t>
      </w:r>
      <w:r w:rsidR="00A33931">
        <w:fldChar w:fldCharType="end"/>
      </w:r>
      <w:r w:rsidR="00C814D6">
        <w:t xml:space="preserve"> and in </w:t>
      </w:r>
      <w:r w:rsidR="00C814D6">
        <w:fldChar w:fldCharType="begin"/>
      </w:r>
      <w:r w:rsidR="00C814D6">
        <w:instrText xml:space="preserve"> REF _Ref54732032 \h </w:instrText>
      </w:r>
      <w:r w:rsidR="00C814D6">
        <w:fldChar w:fldCharType="separate"/>
      </w:r>
      <w:r w:rsidR="00C814D6">
        <w:t xml:space="preserve">Figure </w:t>
      </w:r>
      <w:r w:rsidR="00C814D6">
        <w:rPr>
          <w:noProof/>
        </w:rPr>
        <w:t>27</w:t>
      </w:r>
      <w:r w:rsidR="00C814D6">
        <w:fldChar w:fldCharType="end"/>
      </w:r>
      <w:r w:rsidR="00C814D6">
        <w:t>. According to KTHB</w:t>
      </w:r>
      <w:r w:rsidR="00592D84">
        <w:t>,</w:t>
      </w:r>
      <w:r w:rsidR="00C814D6">
        <w:t xml:space="preserve"> </w:t>
      </w:r>
      <w:r w:rsidR="00592D84">
        <w:t>fake KTHIDs of the form</w:t>
      </w:r>
      <w:r w:rsidR="00C814D6">
        <w:t xml:space="preserve"> PI000* </w:t>
      </w:r>
      <w:bookmarkStart w:id="23" w:name="_GoBack"/>
      <w:bookmarkEnd w:id="23"/>
      <w:r w:rsidR="00C814D6">
        <w:t>were for people whose bibliographic entry they imported but for whom they did not know a KTHID.</w:t>
      </w:r>
    </w:p>
    <w:tbl>
      <w:tblPr>
        <w:tblStyle w:val="TableGrid"/>
        <w:tblW w:w="0" w:type="auto"/>
        <w:tblLook w:val="04A0" w:firstRow="1" w:lastRow="0" w:firstColumn="1" w:lastColumn="0" w:noHBand="0" w:noVBand="1"/>
      </w:tblPr>
      <w:tblGrid>
        <w:gridCol w:w="9243"/>
      </w:tblGrid>
      <w:tr w:rsidR="00D7492F" w:rsidTr="00D7492F">
        <w:tc>
          <w:tcPr>
            <w:tcW w:w="9243" w:type="dxa"/>
          </w:tcPr>
          <w:p w:rsidR="009317ED" w:rsidRDefault="009317ED" w:rsidP="009317ED">
            <w:pPr>
              <w:pStyle w:val="Computerexample"/>
            </w:pPr>
            <w:r>
              <w:t>./get_pid_and_names.py  /z3/maguire/SemanticScholar/KTH_DiVA/kth-exluding-theses-all-level2-2012-2019.csv</w:t>
            </w:r>
          </w:p>
          <w:p w:rsidR="009317ED" w:rsidRDefault="009317ED" w:rsidP="009317ED">
            <w:pPr>
              <w:pStyle w:val="Computerexample"/>
            </w:pPr>
            <w:r>
              <w:t>file_name='/z3/maguire/SemanticScholar/KTH_DiVA/kth-exluding-theses-all-level2-2012-2019.csv'</w:t>
            </w:r>
          </w:p>
          <w:p w:rsidR="009317ED" w:rsidRDefault="009317ED" w:rsidP="009317ED">
            <w:pPr>
              <w:pStyle w:val="Computerexample"/>
            </w:pPr>
            <w:r>
              <w:t>Finished reading spreadsheet</w:t>
            </w:r>
          </w:p>
          <w:p w:rsidR="009317ED" w:rsidRDefault="009317ED" w:rsidP="009317ED">
            <w:pPr>
              <w:pStyle w:val="Computerexample"/>
            </w:pPr>
            <w:r>
              <w:t>Number of KTH authors with KTHIDs=4708</w:t>
            </w:r>
          </w:p>
          <w:p w:rsidR="009317ED" w:rsidRDefault="009317ED" w:rsidP="009317ED">
            <w:pPr>
              <w:pStyle w:val="Computerexample"/>
            </w:pPr>
            <w:r>
              <w:t>Number of KTH authors without KTHIDs=73</w:t>
            </w:r>
          </w:p>
          <w:p w:rsidR="00D7492F" w:rsidRDefault="009317ED" w:rsidP="009317ED">
            <w:pPr>
              <w:pStyle w:val="Computerexample"/>
            </w:pPr>
            <w:r>
              <w:t xml:space="preserve">number of aliases with fake </w:t>
            </w:r>
            <w:proofErr w:type="spellStart"/>
            <w:r>
              <w:t>kthids</w:t>
            </w:r>
            <w:proofErr w:type="spellEnd"/>
            <w:r>
              <w:t>=384</w:t>
            </w:r>
          </w:p>
        </w:tc>
      </w:tr>
    </w:tbl>
    <w:p w:rsidR="00D7492F" w:rsidRDefault="00D7492F" w:rsidP="00D7492F">
      <w:pPr>
        <w:pStyle w:val="Caption"/>
      </w:pPr>
      <w:bookmarkStart w:id="24" w:name="_Ref54730957"/>
      <w:r>
        <w:t xml:space="preserve">Figure </w:t>
      </w:r>
      <w:r w:rsidR="00592D84">
        <w:fldChar w:fldCharType="begin"/>
      </w:r>
      <w:r w:rsidR="00592D84">
        <w:instrText xml:space="preserve"> SEQ Figure \* ARABIC </w:instrText>
      </w:r>
      <w:r w:rsidR="00592D84">
        <w:fldChar w:fldCharType="separate"/>
      </w:r>
      <w:r w:rsidR="00C814D6">
        <w:rPr>
          <w:noProof/>
        </w:rPr>
        <w:t>19</w:t>
      </w:r>
      <w:r w:rsidR="00592D84">
        <w:rPr>
          <w:noProof/>
        </w:rPr>
        <w:fldChar w:fldCharType="end"/>
      </w:r>
      <w:bookmarkEnd w:id="24"/>
      <w:r>
        <w:t>:</w:t>
      </w:r>
      <w:r>
        <w:tab/>
        <w:t>Processing the CSV file for information about authors</w:t>
      </w:r>
    </w:p>
    <w:p w:rsidR="00592D84" w:rsidRPr="00592D84" w:rsidRDefault="00592D84" w:rsidP="00592D84">
      <w:pPr>
        <w:pStyle w:val="BodyText"/>
      </w:pPr>
      <w:r>
        <w:t>Note that “</w:t>
      </w:r>
      <w:r>
        <w:t xml:space="preserve">number of aliases with fake </w:t>
      </w:r>
      <w:proofErr w:type="spellStart"/>
      <w:r>
        <w:t>kthids</w:t>
      </w:r>
      <w:proofErr w:type="spellEnd"/>
      <w:r>
        <w:t>” means the number of different names that had one or more publications that were entered with a fake KTHID. We can see that this is 384</w:t>
      </w:r>
      <w:proofErr w:type="gramStart"/>
      <w:r>
        <w:t>/(</w:t>
      </w:r>
      <w:proofErr w:type="gramEnd"/>
      <w:r>
        <w:t xml:space="preserve">4708+73+384) = </w:t>
      </w:r>
      <w:r>
        <w:t>7</w:t>
      </w:r>
      <w:r>
        <w:t>.</w:t>
      </w:r>
      <w:r>
        <w:t>4</w:t>
      </w:r>
      <w:r>
        <w:t>% of all names.</w:t>
      </w:r>
    </w:p>
    <w:tbl>
      <w:tblPr>
        <w:tblStyle w:val="LightList"/>
        <w:tblW w:w="0" w:type="auto"/>
        <w:tblLook w:val="04A0" w:firstRow="1" w:lastRow="0" w:firstColumn="1" w:lastColumn="0" w:noHBand="0" w:noVBand="1"/>
      </w:tblPr>
      <w:tblGrid>
        <w:gridCol w:w="1526"/>
        <w:gridCol w:w="7717"/>
      </w:tblGrid>
      <w:tr w:rsidR="00D7492F" w:rsidTr="00D749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D7492F" w:rsidRDefault="00D7492F" w:rsidP="00D7492F">
            <w:r>
              <w:t>Size</w:t>
            </w:r>
            <w:r>
              <w:br/>
              <w:t>(bytes)</w:t>
            </w:r>
          </w:p>
        </w:tc>
        <w:tc>
          <w:tcPr>
            <w:tcW w:w="7717" w:type="dxa"/>
          </w:tcPr>
          <w:p w:rsidR="00D7492F" w:rsidRDefault="00D7492F" w:rsidP="00D7492F">
            <w:pPr>
              <w:cnfStyle w:val="100000000000" w:firstRow="1" w:lastRow="0" w:firstColumn="0" w:lastColumn="0" w:oddVBand="0" w:evenVBand="0" w:oddHBand="0" w:evenHBand="0" w:firstRowFirstColumn="0" w:firstRowLastColumn="0" w:lastRowFirstColumn="0" w:lastRowLastColumn="0"/>
            </w:pPr>
            <w:r>
              <w:t>Filename</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008</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kth-exluding-theses-all-level2-2012-2019_missing_kthids.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436 638</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_aliases.JSON</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0 227 792</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kth-exluding-theses-all-level2-2012-2019_pid_name.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5 521 437</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JSON</w:t>
            </w:r>
          </w:p>
        </w:tc>
      </w:tr>
    </w:tbl>
    <w:p w:rsidR="00D7492F" w:rsidRDefault="00D7492F" w:rsidP="00D7492F">
      <w:pPr>
        <w:pStyle w:val="Caption"/>
      </w:pPr>
      <w:bookmarkStart w:id="25" w:name="_Ref54731019"/>
      <w:r>
        <w:t xml:space="preserve">Figure </w:t>
      </w:r>
      <w:r w:rsidR="00592D84">
        <w:fldChar w:fldCharType="begin"/>
      </w:r>
      <w:r w:rsidR="00592D84">
        <w:instrText xml:space="preserve"> SEQ Figure \* ARABIC </w:instrText>
      </w:r>
      <w:r w:rsidR="00592D84">
        <w:fldChar w:fldCharType="separate"/>
      </w:r>
      <w:r w:rsidR="00C814D6">
        <w:rPr>
          <w:noProof/>
        </w:rPr>
        <w:t>20</w:t>
      </w:r>
      <w:r w:rsidR="00592D84">
        <w:rPr>
          <w:noProof/>
        </w:rPr>
        <w:fldChar w:fldCharType="end"/>
      </w:r>
      <w:bookmarkEnd w:id="25"/>
      <w:r>
        <w:t>:</w:t>
      </w:r>
      <w:r>
        <w:tab/>
        <w:t>Files produces by the program</w:t>
      </w:r>
    </w:p>
    <w:p w:rsidR="00CF7E6D" w:rsidRDefault="00CF7E6D" w:rsidP="00CF7E6D">
      <w:r>
        <w:br w:type="page"/>
      </w:r>
    </w:p>
    <w:p w:rsidR="00CF7E6D" w:rsidRDefault="00CF7E6D" w:rsidP="00CF7E6D">
      <w:pPr>
        <w:pStyle w:val="Caption"/>
        <w:keepNext/>
      </w:pPr>
      <w:bookmarkStart w:id="26" w:name="_Ref54769058"/>
      <w:r>
        <w:lastRenderedPageBreak/>
        <w:t xml:space="preserve">Table </w:t>
      </w:r>
      <w:fldSimple w:instr=" SEQ Table \* ARABIC ">
        <w:r>
          <w:rPr>
            <w:noProof/>
          </w:rPr>
          <w:t>3</w:t>
        </w:r>
      </w:fldSimple>
      <w:bookmarkEnd w:id="26"/>
      <w:r>
        <w:t xml:space="preserve">: </w:t>
      </w:r>
      <w:r w:rsidRPr="0089519C">
        <w:t>Examples of missing IDs</w:t>
      </w:r>
    </w:p>
    <w:tbl>
      <w:tblPr>
        <w:tblStyle w:val="LightList"/>
        <w:tblW w:w="0" w:type="auto"/>
        <w:tblLook w:val="04A0" w:firstRow="1" w:lastRow="0" w:firstColumn="1" w:lastColumn="0" w:noHBand="0" w:noVBand="1"/>
      </w:tblPr>
      <w:tblGrid>
        <w:gridCol w:w="2310"/>
        <w:gridCol w:w="1200"/>
        <w:gridCol w:w="1418"/>
        <w:gridCol w:w="4315"/>
      </w:tblGrid>
      <w:tr w:rsidR="00CF7E6D" w:rsidRPr="00CF7E6D" w:rsidTr="00CF7E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CF7E6D" w:rsidRPr="00A9244C" w:rsidRDefault="00CF7E6D" w:rsidP="00FA25C8">
            <w:pPr>
              <w:spacing w:after="0" w:line="240" w:lineRule="auto"/>
              <w:rPr>
                <w:rFonts w:ascii="Calibri" w:eastAsia="Times New Roman" w:hAnsi="Calibri" w:cs="Calibri"/>
                <w:sz w:val="28"/>
                <w:szCs w:val="28"/>
              </w:rPr>
            </w:pPr>
            <w:r w:rsidRPr="00A9244C">
              <w:rPr>
                <w:rFonts w:ascii="Calibri" w:eastAsia="Times New Roman" w:hAnsi="Calibri" w:cs="Calibri"/>
                <w:sz w:val="28"/>
                <w:szCs w:val="28"/>
              </w:rPr>
              <w:t>Name</w:t>
            </w:r>
          </w:p>
        </w:tc>
        <w:tc>
          <w:tcPr>
            <w:tcW w:w="1200" w:type="dxa"/>
          </w:tcPr>
          <w:p w:rsidR="00CF7E6D" w:rsidRPr="00A9244C" w:rsidRDefault="00CF7E6D" w:rsidP="00FA25C8">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ORCID</w:t>
            </w:r>
          </w:p>
        </w:tc>
        <w:tc>
          <w:tcPr>
            <w:tcW w:w="1418" w:type="dxa"/>
          </w:tcPr>
          <w:p w:rsidR="00CF7E6D" w:rsidRPr="00A9244C" w:rsidRDefault="00CF7E6D" w:rsidP="00CF7E6D">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 xml:space="preserve">PIDs </w:t>
            </w:r>
          </w:p>
        </w:tc>
        <w:tc>
          <w:tcPr>
            <w:tcW w:w="4315" w:type="dxa"/>
          </w:tcPr>
          <w:p w:rsidR="00CF7E6D" w:rsidRPr="00CF7E6D" w:rsidRDefault="00CF7E6D" w:rsidP="0059211B">
            <w:pPr>
              <w:cnfStyle w:val="100000000000" w:firstRow="1" w:lastRow="0" w:firstColumn="0" w:lastColumn="0" w:oddVBand="0" w:evenVBand="0" w:oddHBand="0" w:evenHBand="0" w:firstRowFirstColumn="0" w:firstRowLastColumn="0" w:lastRowFirstColumn="0" w:lastRowLastColumn="0"/>
            </w:pPr>
            <w:r>
              <w:t>KTH affiliation</w:t>
            </w:r>
          </w:p>
        </w:tc>
      </w:tr>
      <w:tr w:rsidR="00CF7E6D" w:rsidRPr="00CF7E6D" w:rsidTr="00CF7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CF7E6D" w:rsidRPr="00CF7E6D" w:rsidRDefault="00CF7E6D" w:rsidP="0059211B">
            <w:proofErr w:type="spellStart"/>
            <w:r w:rsidRPr="00CF7E6D">
              <w:t>Abduljabbar</w:t>
            </w:r>
            <w:proofErr w:type="spellEnd"/>
            <w:r w:rsidRPr="00CF7E6D">
              <w:t xml:space="preserve">, </w:t>
            </w:r>
            <w:proofErr w:type="spellStart"/>
            <w:r w:rsidRPr="00CF7E6D">
              <w:t>Meyser</w:t>
            </w:r>
            <w:proofErr w:type="spellEnd"/>
          </w:p>
        </w:tc>
        <w:tc>
          <w:tcPr>
            <w:tcW w:w="1200"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p>
        </w:tc>
        <w:tc>
          <w:tcPr>
            <w:tcW w:w="1418"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r w:rsidRPr="00CF7E6D">
              <w:t>[1218213]</w:t>
            </w:r>
          </w:p>
        </w:tc>
        <w:tc>
          <w:tcPr>
            <w:tcW w:w="4315"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r w:rsidRPr="00CF7E6D">
              <w:t xml:space="preserve"> (KTH [177], </w:t>
            </w:r>
            <w:proofErr w:type="spellStart"/>
            <w:r w:rsidRPr="00CF7E6D">
              <w:t>Skolan</w:t>
            </w:r>
            <w:proofErr w:type="spellEnd"/>
            <w:r w:rsidRPr="00CF7E6D">
              <w:t xml:space="preserve"> </w:t>
            </w:r>
            <w:proofErr w:type="spellStart"/>
            <w:r w:rsidRPr="00CF7E6D">
              <w:t>för</w:t>
            </w:r>
            <w:proofErr w:type="spellEnd"/>
            <w:r w:rsidRPr="00CF7E6D">
              <w:t xml:space="preserve"> </w:t>
            </w:r>
            <w:proofErr w:type="spellStart"/>
            <w:r w:rsidRPr="00CF7E6D">
              <w:t>industriell</w:t>
            </w:r>
            <w:proofErr w:type="spellEnd"/>
            <w:r w:rsidRPr="00CF7E6D">
              <w:t xml:space="preserve"> </w:t>
            </w:r>
            <w:proofErr w:type="spellStart"/>
            <w:r w:rsidRPr="00CF7E6D">
              <w:t>teknik</w:t>
            </w:r>
            <w:proofErr w:type="spellEnd"/>
            <w:r w:rsidRPr="00CF7E6D">
              <w:t xml:space="preserve"> </w:t>
            </w:r>
            <w:proofErr w:type="spellStart"/>
            <w:r w:rsidRPr="00CF7E6D">
              <w:t>och</w:t>
            </w:r>
            <w:proofErr w:type="spellEnd"/>
            <w:r w:rsidRPr="00CF7E6D">
              <w:t xml:space="preserve"> management (ITM) [6023])</w:t>
            </w:r>
          </w:p>
        </w:tc>
      </w:tr>
      <w:tr w:rsidR="00CF7E6D" w:rsidRPr="00CF7E6D" w:rsidTr="00CF7E6D">
        <w:tc>
          <w:tcPr>
            <w:cnfStyle w:val="001000000000" w:firstRow="0" w:lastRow="0" w:firstColumn="1" w:lastColumn="0" w:oddVBand="0" w:evenVBand="0" w:oddHBand="0" w:evenHBand="0" w:firstRowFirstColumn="0" w:firstRowLastColumn="0" w:lastRowFirstColumn="0" w:lastRowLastColumn="0"/>
            <w:tcW w:w="2310" w:type="dxa"/>
          </w:tcPr>
          <w:p w:rsidR="00CF7E6D" w:rsidRPr="00CF7E6D" w:rsidRDefault="00CF7E6D" w:rsidP="0059211B">
            <w:proofErr w:type="spellStart"/>
            <w:r w:rsidRPr="00CF7E6D">
              <w:t>Ahlmer</w:t>
            </w:r>
            <w:proofErr w:type="spellEnd"/>
            <w:r w:rsidRPr="00CF7E6D">
              <w:t>, Anna-Klara</w:t>
            </w:r>
          </w:p>
        </w:tc>
        <w:tc>
          <w:tcPr>
            <w:tcW w:w="1200"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p>
        </w:tc>
        <w:tc>
          <w:tcPr>
            <w:tcW w:w="1418"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r w:rsidRPr="00CF7E6D">
              <w:t>[1236879]</w:t>
            </w:r>
          </w:p>
        </w:tc>
        <w:tc>
          <w:tcPr>
            <w:tcW w:w="4315"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r w:rsidRPr="00CF7E6D">
              <w:t xml:space="preserve"> (KTH [177]) (</w:t>
            </w:r>
            <w:proofErr w:type="spellStart"/>
            <w:r w:rsidRPr="00CF7E6D">
              <w:t>Trivector</w:t>
            </w:r>
            <w:proofErr w:type="spellEnd"/>
            <w:r w:rsidRPr="00CF7E6D">
              <w:t xml:space="preserve"> </w:t>
            </w:r>
            <w:proofErr w:type="spellStart"/>
            <w:r w:rsidRPr="00CF7E6D">
              <w:t>Traff</w:t>
            </w:r>
            <w:proofErr w:type="spellEnd"/>
            <w:r w:rsidRPr="00CF7E6D">
              <w:t>, Stockholm, Sweden)</w:t>
            </w:r>
          </w:p>
        </w:tc>
      </w:tr>
      <w:tr w:rsidR="00CF7E6D" w:rsidRPr="00CF7E6D" w:rsidTr="00CF7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CF7E6D" w:rsidRPr="00CF7E6D" w:rsidRDefault="00CF7E6D" w:rsidP="0059211B">
            <w:proofErr w:type="spellStart"/>
            <w:r w:rsidRPr="00CF7E6D">
              <w:t>Anand</w:t>
            </w:r>
            <w:proofErr w:type="spellEnd"/>
            <w:r w:rsidRPr="00CF7E6D">
              <w:t>, Kumar</w:t>
            </w:r>
          </w:p>
        </w:tc>
        <w:tc>
          <w:tcPr>
            <w:tcW w:w="1200"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p>
        </w:tc>
        <w:tc>
          <w:tcPr>
            <w:tcW w:w="1418"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r w:rsidRPr="00CF7E6D">
              <w:t>[542605]</w:t>
            </w:r>
          </w:p>
        </w:tc>
        <w:tc>
          <w:tcPr>
            <w:tcW w:w="4315"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r w:rsidRPr="00CF7E6D">
              <w:t xml:space="preserve"> (KTH [177])</w:t>
            </w:r>
          </w:p>
        </w:tc>
      </w:tr>
      <w:tr w:rsidR="00CF7E6D" w:rsidRPr="00CF7E6D" w:rsidTr="00CF7E6D">
        <w:tc>
          <w:tcPr>
            <w:cnfStyle w:val="001000000000" w:firstRow="0" w:lastRow="0" w:firstColumn="1" w:lastColumn="0" w:oddVBand="0" w:evenVBand="0" w:oddHBand="0" w:evenHBand="0" w:firstRowFirstColumn="0" w:firstRowLastColumn="0" w:lastRowFirstColumn="0" w:lastRowLastColumn="0"/>
            <w:tcW w:w="2310" w:type="dxa"/>
          </w:tcPr>
          <w:p w:rsidR="00CF7E6D" w:rsidRPr="00CF7E6D" w:rsidRDefault="00CF7E6D" w:rsidP="0059211B">
            <w:proofErr w:type="spellStart"/>
            <w:r w:rsidRPr="00CF7E6D">
              <w:t>Andersson</w:t>
            </w:r>
            <w:proofErr w:type="spellEnd"/>
            <w:r w:rsidRPr="00CF7E6D">
              <w:t>, Birger</w:t>
            </w:r>
          </w:p>
        </w:tc>
        <w:tc>
          <w:tcPr>
            <w:tcW w:w="1200"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p>
        </w:tc>
        <w:tc>
          <w:tcPr>
            <w:tcW w:w="1418"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r w:rsidRPr="00CF7E6D">
              <w:t>[1247308]</w:t>
            </w:r>
          </w:p>
        </w:tc>
        <w:tc>
          <w:tcPr>
            <w:tcW w:w="4315"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r w:rsidRPr="00CF7E6D">
              <w:t xml:space="preserve"> (KTH [177], </w:t>
            </w:r>
            <w:proofErr w:type="spellStart"/>
            <w:r w:rsidRPr="00CF7E6D">
              <w:t>Skolan</w:t>
            </w:r>
            <w:proofErr w:type="spellEnd"/>
            <w:r w:rsidRPr="00CF7E6D">
              <w:t xml:space="preserve"> </w:t>
            </w:r>
            <w:proofErr w:type="spellStart"/>
            <w:r w:rsidRPr="00CF7E6D">
              <w:t>för</w:t>
            </w:r>
            <w:proofErr w:type="spellEnd"/>
            <w:r w:rsidRPr="00CF7E6D">
              <w:t xml:space="preserve"> </w:t>
            </w:r>
            <w:proofErr w:type="spellStart"/>
            <w:r w:rsidRPr="00CF7E6D">
              <w:t>elektroteknik</w:t>
            </w:r>
            <w:proofErr w:type="spellEnd"/>
            <w:r w:rsidRPr="00CF7E6D">
              <w:t xml:space="preserve"> </w:t>
            </w:r>
            <w:proofErr w:type="spellStart"/>
            <w:r w:rsidRPr="00CF7E6D">
              <w:t>och</w:t>
            </w:r>
            <w:proofErr w:type="spellEnd"/>
            <w:r w:rsidRPr="00CF7E6D">
              <w:t xml:space="preserve"> </w:t>
            </w:r>
            <w:proofErr w:type="spellStart"/>
            <w:r w:rsidRPr="00CF7E6D">
              <w:t>datavetenskap</w:t>
            </w:r>
            <w:proofErr w:type="spellEnd"/>
            <w:r w:rsidRPr="00CF7E6D">
              <w:t xml:space="preserve"> (EECS) [879223])</w:t>
            </w:r>
          </w:p>
        </w:tc>
      </w:tr>
      <w:tr w:rsidR="00CF7E6D" w:rsidRPr="00CF7E6D" w:rsidTr="00CF7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CF7E6D" w:rsidRPr="00CF7E6D" w:rsidRDefault="00CF7E6D" w:rsidP="0059211B">
            <w:proofErr w:type="spellStart"/>
            <w:r w:rsidRPr="00CF7E6D">
              <w:t>Andersson</w:t>
            </w:r>
            <w:proofErr w:type="spellEnd"/>
            <w:r w:rsidRPr="00CF7E6D">
              <w:t>, K.</w:t>
            </w:r>
          </w:p>
        </w:tc>
        <w:tc>
          <w:tcPr>
            <w:tcW w:w="1200"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p>
        </w:tc>
        <w:tc>
          <w:tcPr>
            <w:tcW w:w="1418"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r w:rsidRPr="00CF7E6D">
              <w:t>[1071872]</w:t>
            </w:r>
          </w:p>
        </w:tc>
        <w:tc>
          <w:tcPr>
            <w:tcW w:w="4315"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r w:rsidRPr="00CF7E6D">
              <w:t xml:space="preserve"> (KTH [177])</w:t>
            </w:r>
          </w:p>
        </w:tc>
      </w:tr>
      <w:tr w:rsidR="00CF7E6D" w:rsidRPr="00CF7E6D" w:rsidTr="00CF7E6D">
        <w:tc>
          <w:tcPr>
            <w:cnfStyle w:val="001000000000" w:firstRow="0" w:lastRow="0" w:firstColumn="1" w:lastColumn="0" w:oddVBand="0" w:evenVBand="0" w:oddHBand="0" w:evenHBand="0" w:firstRowFirstColumn="0" w:firstRowLastColumn="0" w:lastRowFirstColumn="0" w:lastRowLastColumn="0"/>
            <w:tcW w:w="2310" w:type="dxa"/>
          </w:tcPr>
          <w:p w:rsidR="00CF7E6D" w:rsidRPr="00CF7E6D" w:rsidRDefault="00CF7E6D" w:rsidP="0059211B">
            <w:proofErr w:type="spellStart"/>
            <w:r w:rsidRPr="00CF7E6D">
              <w:t>Archenti</w:t>
            </w:r>
            <w:proofErr w:type="spellEnd"/>
            <w:r w:rsidRPr="00CF7E6D">
              <w:t>, Andreas</w:t>
            </w:r>
          </w:p>
        </w:tc>
        <w:tc>
          <w:tcPr>
            <w:tcW w:w="1200"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p>
        </w:tc>
        <w:tc>
          <w:tcPr>
            <w:tcW w:w="1418"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r w:rsidRPr="00CF7E6D">
              <w:t>[1304215]</w:t>
            </w:r>
          </w:p>
        </w:tc>
        <w:tc>
          <w:tcPr>
            <w:tcW w:w="4315"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r w:rsidRPr="00CF7E6D">
              <w:t xml:space="preserve"> (KTH [177], </w:t>
            </w:r>
            <w:proofErr w:type="spellStart"/>
            <w:r w:rsidRPr="00CF7E6D">
              <w:t>Skolan</w:t>
            </w:r>
            <w:proofErr w:type="spellEnd"/>
            <w:r w:rsidRPr="00CF7E6D">
              <w:t xml:space="preserve"> </w:t>
            </w:r>
            <w:proofErr w:type="spellStart"/>
            <w:r w:rsidRPr="00CF7E6D">
              <w:t>för</w:t>
            </w:r>
            <w:proofErr w:type="spellEnd"/>
            <w:r w:rsidRPr="00CF7E6D">
              <w:t xml:space="preserve"> </w:t>
            </w:r>
            <w:proofErr w:type="spellStart"/>
            <w:r w:rsidRPr="00CF7E6D">
              <w:t>industriell</w:t>
            </w:r>
            <w:proofErr w:type="spellEnd"/>
            <w:r w:rsidRPr="00CF7E6D">
              <w:t xml:space="preserve"> </w:t>
            </w:r>
            <w:proofErr w:type="spellStart"/>
            <w:r w:rsidRPr="00CF7E6D">
              <w:t>teknik</w:t>
            </w:r>
            <w:proofErr w:type="spellEnd"/>
            <w:r w:rsidRPr="00CF7E6D">
              <w:t xml:space="preserve"> </w:t>
            </w:r>
            <w:proofErr w:type="spellStart"/>
            <w:r w:rsidRPr="00CF7E6D">
              <w:t>och</w:t>
            </w:r>
            <w:proofErr w:type="spellEnd"/>
            <w:r w:rsidRPr="00CF7E6D">
              <w:t xml:space="preserve"> management (ITM) [6023]) (Manufacturing and Metrology Systems)</w:t>
            </w:r>
          </w:p>
        </w:tc>
      </w:tr>
      <w:tr w:rsidR="00CF7E6D" w:rsidRPr="00CF7E6D" w:rsidTr="00CF7E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CF7E6D" w:rsidRPr="00CF7E6D" w:rsidRDefault="00CF7E6D" w:rsidP="0059211B">
            <w:proofErr w:type="spellStart"/>
            <w:r w:rsidRPr="00CF7E6D">
              <w:t>Axelsson</w:t>
            </w:r>
            <w:proofErr w:type="spellEnd"/>
            <w:r w:rsidRPr="00CF7E6D">
              <w:t>, M.</w:t>
            </w:r>
          </w:p>
        </w:tc>
        <w:tc>
          <w:tcPr>
            <w:tcW w:w="1200"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p>
        </w:tc>
        <w:tc>
          <w:tcPr>
            <w:tcW w:w="1418"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r w:rsidRPr="00CF7E6D">
              <w:t>[621223]</w:t>
            </w:r>
          </w:p>
        </w:tc>
        <w:tc>
          <w:tcPr>
            <w:tcW w:w="4315" w:type="dxa"/>
          </w:tcPr>
          <w:p w:rsidR="00CF7E6D" w:rsidRPr="00CF7E6D" w:rsidRDefault="00CF7E6D" w:rsidP="0059211B">
            <w:pPr>
              <w:cnfStyle w:val="000000100000" w:firstRow="0" w:lastRow="0" w:firstColumn="0" w:lastColumn="0" w:oddVBand="0" w:evenVBand="0" w:oddHBand="1" w:evenHBand="0" w:firstRowFirstColumn="0" w:firstRowLastColumn="0" w:lastRowFirstColumn="0" w:lastRowLastColumn="0"/>
            </w:pPr>
            <w:r w:rsidRPr="00CF7E6D">
              <w:t xml:space="preserve"> (KTH [177]) (</w:t>
            </w:r>
            <w:proofErr w:type="spellStart"/>
            <w:r w:rsidRPr="00CF7E6D">
              <w:t>AlbaNova</w:t>
            </w:r>
            <w:proofErr w:type="spellEnd"/>
            <w:r w:rsidRPr="00CF7E6D">
              <w:t xml:space="preserve"> University Center)</w:t>
            </w:r>
          </w:p>
        </w:tc>
      </w:tr>
      <w:tr w:rsidR="00CF7E6D" w:rsidRPr="00CF7E6D" w:rsidTr="00CF7E6D">
        <w:tc>
          <w:tcPr>
            <w:cnfStyle w:val="001000000000" w:firstRow="0" w:lastRow="0" w:firstColumn="1" w:lastColumn="0" w:oddVBand="0" w:evenVBand="0" w:oddHBand="0" w:evenHBand="0" w:firstRowFirstColumn="0" w:firstRowLastColumn="0" w:lastRowFirstColumn="0" w:lastRowLastColumn="0"/>
            <w:tcW w:w="2310" w:type="dxa"/>
          </w:tcPr>
          <w:p w:rsidR="00CF7E6D" w:rsidRPr="00CF7E6D" w:rsidRDefault="00CF7E6D" w:rsidP="0059211B">
            <w:proofErr w:type="spellStart"/>
            <w:r w:rsidRPr="00CF7E6D">
              <w:t>Axelsson</w:t>
            </w:r>
            <w:proofErr w:type="spellEnd"/>
            <w:r w:rsidRPr="00CF7E6D">
              <w:t>, Magnus</w:t>
            </w:r>
          </w:p>
        </w:tc>
        <w:tc>
          <w:tcPr>
            <w:tcW w:w="1200"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p>
        </w:tc>
        <w:tc>
          <w:tcPr>
            <w:tcW w:w="1418"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r w:rsidRPr="00CF7E6D">
              <w:t>[902760]</w:t>
            </w:r>
          </w:p>
        </w:tc>
        <w:tc>
          <w:tcPr>
            <w:tcW w:w="4315" w:type="dxa"/>
          </w:tcPr>
          <w:p w:rsidR="00CF7E6D" w:rsidRPr="00CF7E6D" w:rsidRDefault="00CF7E6D" w:rsidP="0059211B">
            <w:pPr>
              <w:cnfStyle w:val="000000000000" w:firstRow="0" w:lastRow="0" w:firstColumn="0" w:lastColumn="0" w:oddVBand="0" w:evenVBand="0" w:oddHBand="0" w:evenHBand="0" w:firstRowFirstColumn="0" w:firstRowLastColumn="0" w:lastRowFirstColumn="0" w:lastRowLastColumn="0"/>
            </w:pPr>
            <w:r w:rsidRPr="00CF7E6D">
              <w:t xml:space="preserve"> (KTH [177]) (</w:t>
            </w:r>
            <w:proofErr w:type="spellStart"/>
            <w:r w:rsidRPr="00CF7E6D">
              <w:t>AlbaNova</w:t>
            </w:r>
            <w:proofErr w:type="spellEnd"/>
            <w:r w:rsidRPr="00CF7E6D">
              <w:t xml:space="preserve"> University Center, Sweden)</w:t>
            </w:r>
          </w:p>
        </w:tc>
      </w:tr>
    </w:tbl>
    <w:p w:rsidR="00A9244C" w:rsidRDefault="00A9244C" w:rsidP="00A33931">
      <w:pPr>
        <w:pStyle w:val="Caption"/>
      </w:pPr>
    </w:p>
    <w:tbl>
      <w:tblPr>
        <w:tblStyle w:val="LightList"/>
        <w:tblW w:w="0" w:type="auto"/>
        <w:tblLook w:val="04A0" w:firstRow="1" w:lastRow="0" w:firstColumn="1" w:lastColumn="0" w:noHBand="0" w:noVBand="1"/>
      </w:tblPr>
      <w:tblGrid>
        <w:gridCol w:w="9243"/>
      </w:tblGrid>
      <w:tr w:rsidR="00CF7E6D" w:rsidTr="00FA25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43" w:type="dxa"/>
          </w:tcPr>
          <w:p w:rsidR="00CF7E6D" w:rsidRDefault="00CF7E6D" w:rsidP="00FA25C8">
            <w:pPr>
              <w:pStyle w:val="Computerexample"/>
            </w:pPr>
            <w:r>
              <w:lastRenderedPageBreak/>
              <w:t>{</w:t>
            </w:r>
          </w:p>
          <w:p w:rsidR="00CF7E6D" w:rsidRDefault="00CF7E6D" w:rsidP="00FA25C8">
            <w:pPr>
              <w:pStyle w:val="Computerexample"/>
            </w:pPr>
            <w:r>
              <w:t xml:space="preserve">    "</w:t>
            </w:r>
            <w:proofErr w:type="spellStart"/>
            <w:r>
              <w:t>kthid</w:t>
            </w:r>
            <w:proofErr w:type="spellEnd"/>
            <w:r>
              <w:t>": "u1d13i2c",</w:t>
            </w:r>
          </w:p>
          <w:p w:rsidR="00CF7E6D" w:rsidRDefault="00CF7E6D" w:rsidP="00FA25C8">
            <w:pPr>
              <w:pStyle w:val="Computerexample"/>
            </w:pPr>
            <w:r>
              <w:t xml:space="preserve">    "entry": {</w:t>
            </w:r>
          </w:p>
          <w:p w:rsidR="00CF7E6D" w:rsidRDefault="00CF7E6D" w:rsidP="00FA25C8">
            <w:pPr>
              <w:pStyle w:val="Computerexample"/>
            </w:pPr>
            <w:r>
              <w:t xml:space="preserve">        "</w:t>
            </w:r>
            <w:proofErr w:type="spellStart"/>
            <w:r>
              <w:t>orcid</w:t>
            </w:r>
            <w:proofErr w:type="spellEnd"/>
            <w:r>
              <w:t>": "000-0002-6066-746",</w:t>
            </w:r>
          </w:p>
          <w:p w:rsidR="00CF7E6D" w:rsidRDefault="00CF7E6D" w:rsidP="00FA25C8">
            <w:pPr>
              <w:pStyle w:val="Computerexample"/>
            </w:pPr>
            <w:r>
              <w:t xml:space="preserve">        "aliases": [</w:t>
            </w:r>
          </w:p>
          <w:p w:rsidR="00CF7E6D" w:rsidRDefault="00CF7E6D" w:rsidP="00FA25C8">
            <w:pPr>
              <w:pStyle w:val="Computerexample"/>
            </w:pPr>
            <w:r>
              <w:t xml:space="preserve">            {</w:t>
            </w:r>
          </w:p>
          <w:p w:rsidR="00CF7E6D" w:rsidRDefault="00CF7E6D" w:rsidP="00FA25C8">
            <w:pPr>
              <w:pStyle w:val="Computerexample"/>
            </w:pPr>
            <w:r>
              <w:t xml:space="preserve">                "Name": "Maguire Jr., Gerald Q.",</w:t>
            </w:r>
          </w:p>
          <w:p w:rsidR="00CF7E6D" w:rsidRDefault="00CF7E6D" w:rsidP="00FA25C8">
            <w:pPr>
              <w:pStyle w:val="Computerexample"/>
            </w:pPr>
            <w:r>
              <w:t xml:space="preserve">                "PID": [</w:t>
            </w:r>
          </w:p>
          <w:p w:rsidR="00CF7E6D" w:rsidRDefault="00CF7E6D" w:rsidP="00FA25C8">
            <w:pPr>
              <w:pStyle w:val="Computerexample"/>
            </w:pPr>
            <w:r>
              <w:t xml:space="preserve">                    528381,</w:t>
            </w:r>
          </w:p>
          <w:p w:rsidR="00CF7E6D" w:rsidRDefault="00CF7E6D" w:rsidP="00FA25C8">
            <w:pPr>
              <w:pStyle w:val="Computerexample"/>
            </w:pPr>
            <w:r>
              <w:t xml:space="preserve">                    606323,</w:t>
            </w:r>
          </w:p>
          <w:p w:rsidR="00CF7E6D" w:rsidRDefault="00CF7E6D" w:rsidP="00FA25C8">
            <w:pPr>
              <w:pStyle w:val="Computerexample"/>
            </w:pPr>
            <w:r>
              <w:t xml:space="preserve">                    638177,</w:t>
            </w:r>
          </w:p>
          <w:p w:rsidR="00CF7E6D" w:rsidRPr="00A33931" w:rsidRDefault="00CF7E6D" w:rsidP="00FA25C8">
            <w:pPr>
              <w:pStyle w:val="Computerexample"/>
              <w:rPr>
                <w:color w:val="FF0000"/>
              </w:rPr>
            </w:pPr>
            <w:r w:rsidRPr="00A33931">
              <w:rPr>
                <w:rFonts w:ascii="Arial" w:hAnsi="Arial" w:cs="Arial"/>
                <w:color w:val="FF0000"/>
              </w:rPr>
              <w:t>…</w:t>
            </w:r>
          </w:p>
          <w:p w:rsidR="00CF7E6D" w:rsidRDefault="00CF7E6D" w:rsidP="00FA25C8">
            <w:pPr>
              <w:pStyle w:val="Computerexample"/>
            </w:pPr>
            <w:r>
              <w:t xml:space="preserve">                    1367981,</w:t>
            </w:r>
          </w:p>
          <w:p w:rsidR="00CF7E6D" w:rsidRDefault="00CF7E6D" w:rsidP="00FA25C8">
            <w:pPr>
              <w:pStyle w:val="Computerexample"/>
            </w:pPr>
            <w:r>
              <w:t xml:space="preserve">                    1416571</w:t>
            </w:r>
          </w:p>
          <w:p w:rsidR="00CF7E6D" w:rsidRDefault="00CF7E6D" w:rsidP="00FA25C8">
            <w:pPr>
              <w:pStyle w:val="Computerexample"/>
            </w:pPr>
            <w:r>
              <w:t xml:space="preserve">                ]</w:t>
            </w:r>
          </w:p>
          <w:p w:rsidR="00CF7E6D" w:rsidRDefault="00CF7E6D" w:rsidP="00FA25C8">
            <w:pPr>
              <w:pStyle w:val="Computerexample"/>
            </w:pPr>
            <w:r>
              <w:t xml:space="preserve">            },</w:t>
            </w:r>
          </w:p>
          <w:p w:rsidR="00CF7E6D" w:rsidRDefault="00CF7E6D" w:rsidP="00FA25C8">
            <w:pPr>
              <w:pStyle w:val="Computerexample"/>
            </w:pPr>
            <w:r>
              <w:t xml:space="preserve">            {</w:t>
            </w:r>
          </w:p>
          <w:p w:rsidR="00CF7E6D" w:rsidRDefault="00CF7E6D" w:rsidP="00FA25C8">
            <w:pPr>
              <w:pStyle w:val="Computerexample"/>
            </w:pPr>
            <w:r>
              <w:t xml:space="preserve">                "Name": "Maguire, Gerald Q.",</w:t>
            </w:r>
          </w:p>
          <w:p w:rsidR="00CF7E6D" w:rsidRDefault="00CF7E6D" w:rsidP="00FA25C8">
            <w:pPr>
              <w:pStyle w:val="Computerexample"/>
            </w:pPr>
            <w:r>
              <w:t xml:space="preserve">                "PID": [</w:t>
            </w:r>
          </w:p>
          <w:p w:rsidR="00CF7E6D" w:rsidRDefault="00CF7E6D" w:rsidP="00FA25C8">
            <w:pPr>
              <w:pStyle w:val="Computerexample"/>
            </w:pPr>
            <w:r>
              <w:t xml:space="preserve">                    561069</w:t>
            </w:r>
          </w:p>
          <w:p w:rsidR="00CF7E6D" w:rsidRDefault="00CF7E6D" w:rsidP="00FA25C8">
            <w:pPr>
              <w:pStyle w:val="Computerexample"/>
            </w:pPr>
            <w:r>
              <w:t xml:space="preserve">                ]</w:t>
            </w:r>
          </w:p>
          <w:p w:rsidR="00CF7E6D" w:rsidRDefault="00CF7E6D" w:rsidP="00FA25C8">
            <w:pPr>
              <w:pStyle w:val="Computerexample"/>
            </w:pPr>
            <w:r>
              <w:t xml:space="preserve">            },</w:t>
            </w:r>
          </w:p>
          <w:p w:rsidR="00CF7E6D" w:rsidRDefault="00CF7E6D" w:rsidP="00FA25C8">
            <w:pPr>
              <w:pStyle w:val="Computerexample"/>
            </w:pPr>
            <w:r>
              <w:t xml:space="preserve">            {</w:t>
            </w:r>
          </w:p>
          <w:p w:rsidR="00CF7E6D" w:rsidRDefault="00CF7E6D" w:rsidP="00FA25C8">
            <w:pPr>
              <w:pStyle w:val="Computerexample"/>
            </w:pPr>
            <w:r>
              <w:t xml:space="preserve">                "Name": "Maguire Jr., Gerald",</w:t>
            </w:r>
          </w:p>
          <w:p w:rsidR="00CF7E6D" w:rsidRDefault="00CF7E6D" w:rsidP="00FA25C8">
            <w:pPr>
              <w:pStyle w:val="Computerexample"/>
            </w:pPr>
            <w:r>
              <w:t xml:space="preserve">                "PID": [</w:t>
            </w:r>
          </w:p>
          <w:p w:rsidR="00CF7E6D" w:rsidRDefault="00CF7E6D" w:rsidP="00FA25C8">
            <w:pPr>
              <w:pStyle w:val="Computerexample"/>
            </w:pPr>
            <w:r>
              <w:t xml:space="preserve">                    561509</w:t>
            </w:r>
          </w:p>
          <w:p w:rsidR="00CF7E6D" w:rsidRDefault="00CF7E6D" w:rsidP="00FA25C8">
            <w:pPr>
              <w:pStyle w:val="Computerexample"/>
            </w:pPr>
            <w:r>
              <w:t xml:space="preserve">                ]</w:t>
            </w:r>
          </w:p>
          <w:p w:rsidR="00CF7E6D" w:rsidRDefault="00CF7E6D" w:rsidP="00FA25C8">
            <w:pPr>
              <w:pStyle w:val="Computerexample"/>
            </w:pPr>
            <w:r>
              <w:t xml:space="preserve">            },</w:t>
            </w:r>
          </w:p>
          <w:p w:rsidR="00CF7E6D" w:rsidRDefault="00CF7E6D" w:rsidP="00FA25C8">
            <w:pPr>
              <w:pStyle w:val="Computerexample"/>
            </w:pPr>
            <w:r>
              <w:t xml:space="preserve">            {</w:t>
            </w:r>
          </w:p>
          <w:p w:rsidR="00CF7E6D" w:rsidRDefault="00CF7E6D" w:rsidP="00FA25C8">
            <w:pPr>
              <w:pStyle w:val="Computerexample"/>
            </w:pPr>
            <w:r>
              <w:t xml:space="preserve">                "Name": "Maguire, Gerald Q., Jr.",</w:t>
            </w:r>
          </w:p>
          <w:p w:rsidR="00CF7E6D" w:rsidRDefault="00CF7E6D" w:rsidP="00FA25C8">
            <w:pPr>
              <w:pStyle w:val="Computerexample"/>
            </w:pPr>
            <w:r>
              <w:t xml:space="preserve">                "PID": [</w:t>
            </w:r>
          </w:p>
          <w:p w:rsidR="00CF7E6D" w:rsidRDefault="00CF7E6D" w:rsidP="00FA25C8">
            <w:pPr>
              <w:pStyle w:val="Computerexample"/>
            </w:pPr>
            <w:r>
              <w:t xml:space="preserve">                    913155</w:t>
            </w:r>
          </w:p>
          <w:p w:rsidR="00CF7E6D" w:rsidRDefault="00CF7E6D" w:rsidP="00FA25C8">
            <w:pPr>
              <w:pStyle w:val="Computerexample"/>
            </w:pPr>
            <w:r>
              <w:t xml:space="preserve">                ]</w:t>
            </w:r>
          </w:p>
          <w:p w:rsidR="00CF7E6D" w:rsidRDefault="00CF7E6D" w:rsidP="00FA25C8">
            <w:pPr>
              <w:pStyle w:val="Computerexample"/>
            </w:pPr>
            <w:r>
              <w:t xml:space="preserve">            }</w:t>
            </w:r>
          </w:p>
          <w:p w:rsidR="00CF7E6D" w:rsidRDefault="00CF7E6D" w:rsidP="00FA25C8">
            <w:pPr>
              <w:pStyle w:val="Computerexample"/>
            </w:pPr>
            <w:r>
              <w:t xml:space="preserve">        ]</w:t>
            </w:r>
          </w:p>
          <w:p w:rsidR="00CF7E6D" w:rsidRDefault="00CF7E6D" w:rsidP="00FA25C8">
            <w:pPr>
              <w:pStyle w:val="Computerexample"/>
            </w:pPr>
            <w:r>
              <w:t xml:space="preserve">    }</w:t>
            </w:r>
          </w:p>
          <w:p w:rsidR="00CF7E6D" w:rsidRDefault="00CF7E6D" w:rsidP="00FA25C8">
            <w:pPr>
              <w:pStyle w:val="Computerexample"/>
            </w:pPr>
            <w:r>
              <w:t>}</w:t>
            </w:r>
          </w:p>
        </w:tc>
      </w:tr>
    </w:tbl>
    <w:p w:rsidR="00CF7E6D" w:rsidRDefault="00CF7E6D" w:rsidP="00CF7E6D">
      <w:bookmarkStart w:id="27" w:name="_Ref54731344"/>
      <w:r>
        <w:t xml:space="preserve">Figure </w:t>
      </w:r>
      <w:r>
        <w:fldChar w:fldCharType="begin"/>
      </w:r>
      <w:r>
        <w:instrText xml:space="preserve"> SEQ Figure \* ARABIC </w:instrText>
      </w:r>
      <w:r>
        <w:fldChar w:fldCharType="separate"/>
      </w:r>
      <w:r>
        <w:rPr>
          <w:noProof/>
        </w:rPr>
        <w:t>22</w:t>
      </w:r>
      <w:r>
        <w:rPr>
          <w:noProof/>
        </w:rPr>
        <w:fldChar w:fldCharType="end"/>
      </w:r>
      <w:bookmarkEnd w:id="27"/>
      <w:r>
        <w:t>:</w:t>
      </w:r>
      <w:r>
        <w:tab/>
        <w:t xml:space="preserve">Example of user information with a </w:t>
      </w:r>
      <w:proofErr w:type="spellStart"/>
      <w:r>
        <w:t>kTHID</w:t>
      </w:r>
      <w:proofErr w:type="spellEnd"/>
      <w:r>
        <w:t xml:space="preserve"> and aliases (some entries elided)</w:t>
      </w:r>
    </w:p>
    <w:p w:rsidR="00CF7E6D" w:rsidRPr="00CF7E6D" w:rsidRDefault="00CF7E6D" w:rsidP="00CF7E6D"/>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rsidRPr="00A33931">
              <w:t>"913155","Olivecrona, Henrik (</w:t>
            </w:r>
            <w:proofErr w:type="spellStart"/>
            <w:r w:rsidRPr="00A33931">
              <w:t>Karolinska</w:t>
            </w:r>
            <w:proofErr w:type="spellEnd"/>
            <w:r w:rsidRPr="00A33931">
              <w:t xml:space="preserve"> </w:t>
            </w:r>
            <w:proofErr w:type="spellStart"/>
            <w:r w:rsidRPr="00A33931">
              <w:t>Institutet</w:t>
            </w:r>
            <w:proofErr w:type="spellEnd"/>
            <w:r w:rsidRPr="00A33931">
              <w:t xml:space="preserve">, Sweden) (Department of Molecular Medicine and Surgery, Section of </w:t>
            </w:r>
            <w:proofErr w:type="spellStart"/>
            <w:r w:rsidRPr="00A33931">
              <w:t>Orthopaedics</w:t>
            </w:r>
            <w:proofErr w:type="spellEnd"/>
            <w:r w:rsidRPr="00A33931">
              <w:t xml:space="preserve"> and Sport Medicine);Maguire, Gerald Q., Jr. [u1d13i2c] [0000-0002-6066-746X] (KTH [177], </w:t>
            </w:r>
            <w:proofErr w:type="spellStart"/>
            <w:r w:rsidRPr="00A33931">
              <w:t>Skolan</w:t>
            </w:r>
            <w:proofErr w:type="spellEnd"/>
            <w:r w:rsidRPr="00A33931">
              <w:t xml:space="preserve"> </w:t>
            </w:r>
            <w:proofErr w:type="spellStart"/>
            <w:r w:rsidRPr="00A33931">
              <w:t>för</w:t>
            </w:r>
            <w:proofErr w:type="spellEnd"/>
            <w:r w:rsidRPr="00A33931">
              <w:t xml:space="preserve"> </w:t>
            </w:r>
            <w:proofErr w:type="spellStart"/>
            <w:r w:rsidRPr="00A33931">
              <w:t>informations</w:t>
            </w:r>
            <w:proofErr w:type="spellEnd"/>
            <w:r w:rsidRPr="00A33931">
              <w:t xml:space="preserve">- </w:t>
            </w:r>
            <w:proofErr w:type="spellStart"/>
            <w:r w:rsidRPr="00A33931">
              <w:t>och</w:t>
            </w:r>
            <w:proofErr w:type="spellEnd"/>
            <w:r w:rsidRPr="00A33931">
              <w:t xml:space="preserve"> </w:t>
            </w:r>
            <w:proofErr w:type="spellStart"/>
            <w:r w:rsidRPr="00A33931">
              <w:t>kommunikationsteknik</w:t>
            </w:r>
            <w:proofErr w:type="spellEnd"/>
            <w:r w:rsidRPr="00A33931">
              <w:t xml:space="preserve"> (ICT) [5994], </w:t>
            </w:r>
            <w:proofErr w:type="spellStart"/>
            <w:r w:rsidRPr="00A33931">
              <w:t>Kommunikationssystem</w:t>
            </w:r>
            <w:proofErr w:type="spellEnd"/>
            <w:r w:rsidRPr="00A33931">
              <w:t xml:space="preserve">, </w:t>
            </w:r>
            <w:proofErr w:type="spellStart"/>
            <w:r w:rsidRPr="00A33931">
              <w:t>CoS</w:t>
            </w:r>
            <w:proofErr w:type="spellEnd"/>
            <w:r w:rsidRPr="00A33931">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A33931">
              <w:t>Kesteris</w:t>
            </w:r>
            <w:proofErr w:type="spellEnd"/>
            <w:r w:rsidRPr="00A33931">
              <w:t xml:space="preserve">, </w:t>
            </w:r>
            <w:proofErr w:type="spellStart"/>
            <w:r w:rsidRPr="00A33931">
              <w:t>Uldis</w:t>
            </w:r>
            <w:proofErr w:type="spellEnd"/>
            <w:r w:rsidRPr="00A33931">
              <w:t xml:space="preserve"> (Department of Orthopedics, </w:t>
            </w:r>
            <w:proofErr w:type="spellStart"/>
            <w:r w:rsidRPr="00A33931">
              <w:t>Skåne</w:t>
            </w:r>
            <w:proofErr w:type="spellEnd"/>
            <w:r w:rsidRPr="00A33931">
              <w:t xml:space="preserve"> University Hospital);Weidenhielm, Lars [0000-0002-4280-1178] (</w:t>
            </w:r>
            <w:proofErr w:type="spellStart"/>
            <w:r w:rsidRPr="00A33931">
              <w:t>Karolinska</w:t>
            </w:r>
            <w:proofErr w:type="spellEnd"/>
            <w:r w:rsidRPr="00A33931">
              <w:t xml:space="preserve"> </w:t>
            </w:r>
            <w:proofErr w:type="spellStart"/>
            <w:r w:rsidRPr="00A33931">
              <w:t>Institutet</w:t>
            </w:r>
            <w:proofErr w:type="spellEnd"/>
            <w:r w:rsidRPr="00A33931">
              <w:t xml:space="preserve"> at </w:t>
            </w:r>
            <w:proofErr w:type="spellStart"/>
            <w:r w:rsidRPr="00A33931">
              <w:t>Karolinska</w:t>
            </w:r>
            <w:proofErr w:type="spellEnd"/>
            <w:r w:rsidRPr="00A33931">
              <w:t xml:space="preserve"> University Hospital </w:t>
            </w:r>
            <w:proofErr w:type="spellStart"/>
            <w:r w:rsidRPr="00A33931">
              <w:t>Solna</w:t>
            </w:r>
            <w:proofErr w:type="spellEnd"/>
            <w:r w:rsidRPr="00A33931">
              <w:t>) (Department of Molecular Medicine and Surgery)"</w:t>
            </w:r>
          </w:p>
        </w:tc>
      </w:tr>
    </w:tbl>
    <w:p w:rsidR="00A33931" w:rsidRDefault="00A33931" w:rsidP="00A33931">
      <w:pPr>
        <w:pStyle w:val="Caption"/>
      </w:pPr>
      <w:bookmarkStart w:id="28" w:name="_Ref54731353"/>
      <w:r>
        <w:t xml:space="preserve">Figure </w:t>
      </w:r>
      <w:r w:rsidR="00592D84">
        <w:fldChar w:fldCharType="begin"/>
      </w:r>
      <w:r w:rsidR="00592D84">
        <w:instrText xml:space="preserve"> SEQ Figure \* ARABIC </w:instrText>
      </w:r>
      <w:r w:rsidR="00592D84">
        <w:fldChar w:fldCharType="separate"/>
      </w:r>
      <w:r w:rsidR="00C814D6">
        <w:rPr>
          <w:noProof/>
        </w:rPr>
        <w:t>23</w:t>
      </w:r>
      <w:r w:rsidR="00592D84">
        <w:rPr>
          <w:noProof/>
        </w:rPr>
        <w:fldChar w:fldCharType="end"/>
      </w:r>
      <w:bookmarkEnd w:id="28"/>
      <w:r>
        <w:t>:</w:t>
      </w:r>
      <w:r>
        <w:tab/>
        <w:t>An example from the pid_name.csv file</w:t>
      </w:r>
    </w:p>
    <w:p w:rsidR="00A33931" w:rsidRDefault="00A33931" w:rsidP="00A33931"/>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t>{</w:t>
            </w:r>
          </w:p>
          <w:p w:rsidR="00A33931" w:rsidRDefault="00A33931" w:rsidP="00A33931">
            <w:pPr>
              <w:pStyle w:val="Computerexample"/>
            </w:pPr>
            <w:r>
              <w:t xml:space="preserve">    "PID": 528381,</w:t>
            </w:r>
          </w:p>
          <w:p w:rsidR="00A33931" w:rsidRDefault="00A33931" w:rsidP="00A33931">
            <w:pPr>
              <w:pStyle w:val="Computerexample"/>
            </w:pPr>
            <w:r>
              <w:t xml:space="preserve">    "entry": {</w:t>
            </w:r>
          </w:p>
          <w:p w:rsidR="00A33931" w:rsidRDefault="00A33931" w:rsidP="00A33931">
            <w:pPr>
              <w:pStyle w:val="Computerexample"/>
            </w:pPr>
            <w:r>
              <w:t xml:space="preserve">        "Name": "Maguire Jr., Gerald Q.",</w:t>
            </w:r>
          </w:p>
          <w:p w:rsidR="00A33931" w:rsidRDefault="00A33931" w:rsidP="00A33931">
            <w:pPr>
              <w:pStyle w:val="Computerexample"/>
            </w:pPr>
            <w:r>
              <w:t xml:space="preserve">        "</w:t>
            </w:r>
            <w:proofErr w:type="spellStart"/>
            <w:r>
              <w:t>kthid</w:t>
            </w:r>
            <w:proofErr w:type="spellEnd"/>
            <w:r>
              <w:t>": "u1d13i2c",</w:t>
            </w:r>
          </w:p>
          <w:p w:rsidR="00A33931" w:rsidRDefault="00A33931" w:rsidP="00A33931">
            <w:pPr>
              <w:pStyle w:val="Computerexample"/>
            </w:pPr>
            <w:r>
              <w:t xml:space="preserve">        "</w:t>
            </w:r>
            <w:proofErr w:type="spellStart"/>
            <w:r>
              <w:t>orcid</w:t>
            </w:r>
            <w:proofErr w:type="spellEnd"/>
            <w:r>
              <w:t>": "000-0002-6066-746"</w:t>
            </w:r>
          </w:p>
          <w:p w:rsidR="00A33931" w:rsidRDefault="00A33931" w:rsidP="00A33931">
            <w:pPr>
              <w:pStyle w:val="Computerexample"/>
            </w:pPr>
            <w:r>
              <w:t xml:space="preserve">    }</w:t>
            </w:r>
          </w:p>
          <w:p w:rsidR="00A33931" w:rsidRDefault="00A33931" w:rsidP="00A33931">
            <w:pPr>
              <w:pStyle w:val="Computerexample"/>
            </w:pPr>
            <w:r>
              <w:t>}</w:t>
            </w:r>
          </w:p>
        </w:tc>
      </w:tr>
    </w:tbl>
    <w:p w:rsidR="00A33931" w:rsidRDefault="00A33931" w:rsidP="00A33931">
      <w:pPr>
        <w:pStyle w:val="Caption"/>
      </w:pPr>
      <w:bookmarkStart w:id="29" w:name="_Ref54731370"/>
      <w:r>
        <w:t xml:space="preserve">Figure </w:t>
      </w:r>
      <w:r w:rsidR="00592D84">
        <w:fldChar w:fldCharType="begin"/>
      </w:r>
      <w:r w:rsidR="00592D84">
        <w:instrText xml:space="preserve"> SEQ Figure \* ARABIC </w:instrText>
      </w:r>
      <w:r w:rsidR="00592D84">
        <w:fldChar w:fldCharType="separate"/>
      </w:r>
      <w:r w:rsidR="00C814D6">
        <w:rPr>
          <w:noProof/>
        </w:rPr>
        <w:t>24</w:t>
      </w:r>
      <w:r w:rsidR="00592D84">
        <w:rPr>
          <w:noProof/>
        </w:rPr>
        <w:fldChar w:fldCharType="end"/>
      </w:r>
      <w:bookmarkEnd w:id="29"/>
      <w:r>
        <w:t>:</w:t>
      </w:r>
      <w:r>
        <w:tab/>
        <w:t xml:space="preserve">An example from the </w:t>
      </w:r>
      <w:proofErr w:type="spellStart"/>
      <w:r>
        <w:t>pid_name.JSON</w:t>
      </w:r>
      <w:proofErr w:type="spellEnd"/>
      <w:r>
        <w:t xml:space="preserve"> file</w:t>
      </w:r>
    </w:p>
    <w:p w:rsidR="007255CC" w:rsidRDefault="007255CC" w:rsidP="00210E6D">
      <w:pPr>
        <w:pStyle w:val="BodyText"/>
      </w:pPr>
      <w:r>
        <w:t xml:space="preserve">Note also that in the </w:t>
      </w:r>
      <w:proofErr w:type="spellStart"/>
      <w:r w:rsidR="00C814D6">
        <w:t>pid_name.JSON</w:t>
      </w:r>
      <w:proofErr w:type="spellEnd"/>
      <w:r w:rsidR="00C814D6">
        <w:t xml:space="preserve"> file there are entries for “fake” KTHIDs, such as shown in</w:t>
      </w:r>
      <w:r w:rsidR="00210E6D">
        <w:t xml:space="preserve"> </w:t>
      </w:r>
      <w:r w:rsidR="00210E6D">
        <w:fldChar w:fldCharType="begin"/>
      </w:r>
      <w:r w:rsidR="00210E6D">
        <w:instrText xml:space="preserve"> REF _Ref54767962 \h </w:instrText>
      </w:r>
      <w:r w:rsidR="00210E6D">
        <w:fldChar w:fldCharType="separate"/>
      </w:r>
      <w:r w:rsidR="00210E6D">
        <w:t xml:space="preserve">Figure </w:t>
      </w:r>
      <w:r w:rsidR="00210E6D">
        <w:rPr>
          <w:noProof/>
        </w:rPr>
        <w:t>25</w:t>
      </w:r>
      <w:r w:rsidR="00210E6D">
        <w:fldChar w:fldCharType="end"/>
      </w:r>
      <w:r w:rsidR="00210E6D">
        <w:t xml:space="preserve">, </w:t>
      </w:r>
      <w:proofErr w:type="gramStart"/>
      <w:r w:rsidR="00210E6D">
        <w:t>Since</w:t>
      </w:r>
      <w:proofErr w:type="gramEnd"/>
      <w:r w:rsidR="00210E6D">
        <w:t xml:space="preserve"> the fake IDs are not assigned uniquely, this leads to the results shown in </w:t>
      </w:r>
      <w:r w:rsidR="00210E6D">
        <w:fldChar w:fldCharType="begin"/>
      </w:r>
      <w:r w:rsidR="00210E6D">
        <w:instrText xml:space="preserve"> REF _Ref54768038 \h </w:instrText>
      </w:r>
      <w:r w:rsidR="00210E6D">
        <w:fldChar w:fldCharType="separate"/>
      </w:r>
      <w:r w:rsidR="00210E6D">
        <w:t xml:space="preserve">Figure </w:t>
      </w:r>
      <w:r w:rsidR="00210E6D">
        <w:rPr>
          <w:noProof/>
        </w:rPr>
        <w:t>26</w:t>
      </w:r>
      <w:r w:rsidR="00210E6D">
        <w:fldChar w:fldCharType="end"/>
      </w:r>
      <w:r w:rsidR="00210E6D">
        <w:t xml:space="preserve"> and </w:t>
      </w:r>
      <w:r w:rsidR="00210E6D">
        <w:fldChar w:fldCharType="begin"/>
      </w:r>
      <w:r w:rsidR="00210E6D">
        <w:instrText xml:space="preserve"> REF _Ref54732032 \h </w:instrText>
      </w:r>
      <w:r w:rsidR="00210E6D">
        <w:fldChar w:fldCharType="separate"/>
      </w:r>
      <w:r w:rsidR="00210E6D">
        <w:t xml:space="preserve">Figure </w:t>
      </w:r>
      <w:r w:rsidR="00210E6D">
        <w:rPr>
          <w:noProof/>
        </w:rPr>
        <w:t>27</w:t>
      </w:r>
      <w:r w:rsidR="00210E6D">
        <w:fldChar w:fldCharType="end"/>
      </w:r>
      <w:r w:rsidR="00210E6D">
        <w:t xml:space="preserve">. The following fake IDs have been used: </w:t>
      </w:r>
      <w:r w:rsidR="00210E6D" w:rsidRPr="00210E6D">
        <w:t>PI000000</w:t>
      </w:r>
      <w:r w:rsidR="00210E6D">
        <w:t xml:space="preserve">, </w:t>
      </w:r>
      <w:r w:rsidR="00210E6D" w:rsidRPr="00210E6D">
        <w:t>PI000001, PI000002, PI000003, PI000007, PI000010,</w:t>
      </w:r>
      <w:r w:rsidR="00210E6D">
        <w:t xml:space="preserve"> and PI00000.</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PID": 537585,</w:t>
            </w:r>
          </w:p>
          <w:p w:rsidR="00C814D6" w:rsidRDefault="00C814D6" w:rsidP="00C814D6">
            <w:pPr>
              <w:pStyle w:val="Computerexample"/>
            </w:pPr>
            <w:r>
              <w:t xml:space="preserve">    "entry": {</w:t>
            </w:r>
          </w:p>
          <w:p w:rsidR="00C814D6" w:rsidRDefault="00C814D6" w:rsidP="00C814D6">
            <w:pPr>
              <w:pStyle w:val="Computerexample"/>
            </w:pPr>
            <w:r>
              <w:t xml:space="preserve">        "Name": "Johansson, Linda",</w:t>
            </w:r>
          </w:p>
          <w:p w:rsidR="00C814D6" w:rsidRDefault="00C814D6" w:rsidP="00C814D6">
            <w:pPr>
              <w:pStyle w:val="Computerexample"/>
            </w:pPr>
            <w:r>
              <w:t xml:space="preserve">        "</w:t>
            </w:r>
            <w:proofErr w:type="spellStart"/>
            <w:r>
              <w:t>kthid</w:t>
            </w:r>
            <w:proofErr w:type="spellEnd"/>
            <w:r>
              <w:t>": "P0000000"</w:t>
            </w:r>
          </w:p>
          <w:p w:rsidR="00C814D6" w:rsidRDefault="00C814D6" w:rsidP="00C814D6">
            <w:pPr>
              <w:pStyle w:val="Computerexample"/>
            </w:pPr>
            <w:r>
              <w:t xml:space="preserve">    }</w:t>
            </w:r>
          </w:p>
          <w:p w:rsidR="00C814D6" w:rsidRDefault="00C814D6" w:rsidP="00C814D6">
            <w:pPr>
              <w:pStyle w:val="Computerexample"/>
            </w:pPr>
            <w:r>
              <w:t>}</w:t>
            </w:r>
          </w:p>
          <w:p w:rsidR="00C814D6" w:rsidRPr="00A33931"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p w:rsidR="00C814D6" w:rsidRDefault="00C814D6" w:rsidP="00C814D6">
            <w:pPr>
              <w:pStyle w:val="Computerexample"/>
            </w:pPr>
            <w:r>
              <w:t>{</w:t>
            </w:r>
          </w:p>
          <w:p w:rsidR="00C814D6" w:rsidRDefault="00C814D6" w:rsidP="00C814D6">
            <w:pPr>
              <w:pStyle w:val="Computerexample"/>
            </w:pPr>
            <w:r>
              <w:t xml:space="preserve">    "PID": 601297,</w:t>
            </w:r>
          </w:p>
          <w:p w:rsidR="00C814D6" w:rsidRDefault="00C814D6" w:rsidP="00C814D6">
            <w:pPr>
              <w:pStyle w:val="Computerexample"/>
            </w:pPr>
            <w:r>
              <w:t xml:space="preserve">    "entry": {</w:t>
            </w:r>
          </w:p>
          <w:p w:rsidR="00C814D6" w:rsidRDefault="00C814D6" w:rsidP="00C814D6">
            <w:pPr>
              <w:pStyle w:val="Computerexample"/>
            </w:pPr>
            <w:r>
              <w:t xml:space="preserve">        "Name": "Ning, </w:t>
            </w:r>
            <w:proofErr w:type="spellStart"/>
            <w:r>
              <w:t>Zhijun</w:t>
            </w:r>
            <w:proofErr w:type="spellEnd"/>
            <w:r>
              <w:t>",</w:t>
            </w:r>
          </w:p>
          <w:p w:rsidR="00C814D6" w:rsidRDefault="00C814D6" w:rsidP="00C814D6">
            <w:pPr>
              <w:pStyle w:val="Computerexample"/>
            </w:pPr>
            <w:r>
              <w:t xml:space="preserve">        "</w:t>
            </w:r>
            <w:proofErr w:type="spellStart"/>
            <w:r>
              <w:t>kthid</w:t>
            </w:r>
            <w:proofErr w:type="spellEnd"/>
            <w:r>
              <w:t>": "P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06886,</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66261,</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Tu</w:t>
            </w:r>
            <w:proofErr w:type="spellEnd"/>
            <w:r>
              <w:t xml:space="preserve">, </w:t>
            </w:r>
            <w:proofErr w:type="spellStart"/>
            <w:r>
              <w:t>Yongming</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tc>
      </w:tr>
    </w:tbl>
    <w:p w:rsidR="00C814D6" w:rsidRDefault="00C814D6" w:rsidP="00C814D6">
      <w:pPr>
        <w:pStyle w:val="Caption"/>
      </w:pPr>
      <w:bookmarkStart w:id="30" w:name="_Ref54767962"/>
      <w:r>
        <w:t xml:space="preserve">Figure </w:t>
      </w:r>
      <w:r w:rsidR="00592D84">
        <w:fldChar w:fldCharType="begin"/>
      </w:r>
      <w:r w:rsidR="00592D84">
        <w:instrText xml:space="preserve"> SEQ Figure \* ARABIC </w:instrText>
      </w:r>
      <w:r w:rsidR="00592D84">
        <w:fldChar w:fldCharType="separate"/>
      </w:r>
      <w:r>
        <w:rPr>
          <w:noProof/>
        </w:rPr>
        <w:t>25</w:t>
      </w:r>
      <w:r w:rsidR="00592D84">
        <w:rPr>
          <w:noProof/>
        </w:rPr>
        <w:fldChar w:fldCharType="end"/>
      </w:r>
      <w:bookmarkEnd w:id="30"/>
      <w:r>
        <w:t>:</w:t>
      </w:r>
      <w:r>
        <w:tab/>
        <w:t>Fake KTHIDs</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lastRenderedPageBreak/>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000-0003-3871-000",</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Ripken, Joachim",</w:t>
            </w:r>
          </w:p>
          <w:p w:rsidR="00C814D6" w:rsidRDefault="00C814D6" w:rsidP="00C814D6">
            <w:pPr>
              <w:pStyle w:val="Computerexample"/>
            </w:pPr>
            <w:r>
              <w:t xml:space="preserve">                "PID": [</w:t>
            </w:r>
          </w:p>
          <w:p w:rsidR="00C814D6" w:rsidRDefault="00C814D6" w:rsidP="00C814D6">
            <w:pPr>
              <w:pStyle w:val="Computerexample"/>
            </w:pPr>
            <w:r>
              <w:t xml:space="preserve">                    52868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DesAutels</w:t>
            </w:r>
            <w:proofErr w:type="spellEnd"/>
            <w:r>
              <w:t>, Philips",</w:t>
            </w:r>
          </w:p>
          <w:p w:rsidR="00C814D6" w:rsidRDefault="00C814D6" w:rsidP="00C814D6">
            <w:pPr>
              <w:pStyle w:val="Computerexample"/>
            </w:pPr>
            <w:r>
              <w:t xml:space="preserve">                "PID": [</w:t>
            </w:r>
          </w:p>
          <w:p w:rsidR="00C814D6" w:rsidRDefault="00C814D6" w:rsidP="00C814D6">
            <w:pPr>
              <w:pStyle w:val="Computerexample"/>
            </w:pPr>
            <w:r>
              <w:t xml:space="preserve">                    53791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Dou, Shi </w:t>
            </w:r>
            <w:proofErr w:type="spellStart"/>
            <w:r>
              <w:t>Xue</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54101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60688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Pr="00C814D6" w:rsidRDefault="00C814D6" w:rsidP="00C814D6">
            <w:pPr>
              <w:pStyle w:val="Computerexample"/>
              <w:rPr>
                <w:color w:val="FF0000"/>
              </w:rPr>
            </w:pPr>
            <w:r w:rsidRPr="00C814D6">
              <w:rPr>
                <w:rFonts w:ascii="Arial" w:hAnsi="Arial" w:cs="Arial"/>
                <w:color w:val="FF0000"/>
              </w:rPr>
              <w:t>…</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Default="00C814D6" w:rsidP="00C814D6">
      <w:pPr>
        <w:pStyle w:val="Caption"/>
      </w:pPr>
      <w:bookmarkStart w:id="31" w:name="_Ref54768038"/>
      <w:r>
        <w:t xml:space="preserve">Figure </w:t>
      </w:r>
      <w:r w:rsidR="00592D84">
        <w:fldChar w:fldCharType="begin"/>
      </w:r>
      <w:r w:rsidR="00592D84">
        <w:instrText xml:space="preserve"> SEQ Figure \* ARABIC </w:instrText>
      </w:r>
      <w:r w:rsidR="00592D84">
        <w:fldChar w:fldCharType="separate"/>
      </w:r>
      <w:r>
        <w:rPr>
          <w:noProof/>
        </w:rPr>
        <w:t>26</w:t>
      </w:r>
      <w:r w:rsidR="00592D84">
        <w:rPr>
          <w:noProof/>
        </w:rPr>
        <w:fldChar w:fldCharType="end"/>
      </w:r>
      <w:bookmarkEnd w:id="31"/>
      <w:r>
        <w:t xml:space="preserve">: Examples of the fake KTHID </w:t>
      </w:r>
      <w:r w:rsidRPr="00C22D3F">
        <w:t>PI000000</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w:t>
            </w:r>
            <w:proofErr w:type="spellStart"/>
            <w:r>
              <w:t>kthid</w:t>
            </w:r>
            <w:proofErr w:type="spellEnd"/>
            <w:r>
              <w:t>": "PI00001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false,</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Stahl, Clement",</w:t>
            </w:r>
          </w:p>
          <w:p w:rsidR="00C814D6" w:rsidRDefault="00C814D6" w:rsidP="00C814D6">
            <w:pPr>
              <w:pStyle w:val="Computerexample"/>
            </w:pPr>
            <w:r>
              <w:t xml:space="preserve">                "PID": [</w:t>
            </w:r>
          </w:p>
          <w:p w:rsidR="00C814D6" w:rsidRDefault="00C814D6" w:rsidP="00C814D6">
            <w:pPr>
              <w:pStyle w:val="Computerexample"/>
            </w:pPr>
            <w:r>
              <w:t xml:space="preserve">                    1038629</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Pr="00C814D6" w:rsidRDefault="00C814D6" w:rsidP="00C814D6">
      <w:pPr>
        <w:pStyle w:val="Caption"/>
      </w:pPr>
      <w:bookmarkStart w:id="32" w:name="_Ref54732032"/>
      <w:r>
        <w:t xml:space="preserve">Figure </w:t>
      </w:r>
      <w:r w:rsidR="00592D84">
        <w:fldChar w:fldCharType="begin"/>
      </w:r>
      <w:r w:rsidR="00592D84">
        <w:instrText xml:space="preserve"> SEQ Figure \* ARABIC </w:instrText>
      </w:r>
      <w:r w:rsidR="00592D84">
        <w:fldChar w:fldCharType="separate"/>
      </w:r>
      <w:r>
        <w:rPr>
          <w:noProof/>
        </w:rPr>
        <w:t>27</w:t>
      </w:r>
      <w:r w:rsidR="00592D84">
        <w:rPr>
          <w:noProof/>
        </w:rPr>
        <w:fldChar w:fldCharType="end"/>
      </w:r>
      <w:bookmarkEnd w:id="32"/>
      <w:r>
        <w:t xml:space="preserve">: Another fake KTHID is shown for </w:t>
      </w:r>
      <w:r w:rsidRPr="007D602A">
        <w:t>PI000010</w:t>
      </w:r>
    </w:p>
    <w:p w:rsidR="00D7492F" w:rsidRDefault="00D7492F" w:rsidP="00D7492F">
      <w:pPr>
        <w:pStyle w:val="BodyText"/>
      </w:pPr>
      <w:r>
        <w:br w:type="page"/>
      </w:r>
    </w:p>
    <w:p w:rsidR="00D7492F" w:rsidRDefault="00D7492F" w:rsidP="00D7492F">
      <w:pPr>
        <w:pStyle w:val="Unnumberedheading1"/>
      </w:pPr>
      <w:r>
        <w:lastRenderedPageBreak/>
        <w:t>References</w:t>
      </w:r>
    </w:p>
    <w:p w:rsidR="00D7492F" w:rsidRPr="007304FB" w:rsidRDefault="00D7492F" w:rsidP="00D7492F">
      <w:pPr>
        <w:pStyle w:val="Bibliography"/>
        <w:rPr>
          <w:rFonts w:cs="Times New Roman"/>
        </w:rPr>
      </w:pPr>
      <w:r>
        <w:fldChar w:fldCharType="begin"/>
      </w:r>
      <w:r>
        <w:instrText xml:space="preserve"> ADDIN ZOTERO_BIBL {"uncited":[],"omitted":[],"custom":[]} CSL_BIBLIOGRAPHY </w:instrText>
      </w:r>
      <w:r>
        <w:fldChar w:fldCharType="separate"/>
      </w:r>
      <w:r w:rsidRPr="007304FB">
        <w:rPr>
          <w:rFonts w:cs="Times New Roman"/>
        </w:rPr>
        <w:t>[1]</w:t>
      </w:r>
      <w:r w:rsidRPr="007304FB">
        <w:rPr>
          <w:rFonts w:cs="Times New Roman"/>
        </w:rPr>
        <w:tab/>
        <w:t xml:space="preserve">Kyle Lo, Lucy Lu Wang, Mark Neumann, Rodney Kinney, and Daniel Weld, ‘S2ORC: The Semantic Scholar Open Research Corpus’, in </w:t>
      </w:r>
      <w:r w:rsidRPr="007304FB">
        <w:rPr>
          <w:rFonts w:cs="Times New Roman"/>
          <w:i/>
          <w:iCs/>
        </w:rPr>
        <w:t>Proceedings of the 58th Annual Meeting of the Association for Computational Linguistics</w:t>
      </w:r>
      <w:r w:rsidRPr="007304FB">
        <w:rPr>
          <w:rFonts w:cs="Times New Roman"/>
        </w:rPr>
        <w:t>, Online, 2020, pp. 4969–4983 [Online]. DOI: 10.18653/v1/2020.acl-main.447</w:t>
      </w:r>
    </w:p>
    <w:p w:rsidR="00D7492F" w:rsidRPr="00D7492F" w:rsidRDefault="00D7492F" w:rsidP="00D7492F">
      <w:r>
        <w:fldChar w:fldCharType="end"/>
      </w:r>
    </w:p>
    <w:sectPr w:rsidR="00D7492F" w:rsidRPr="00D7492F" w:rsidSect="008961B3">
      <w:headerReference w:type="default" r:id="rId25"/>
      <w:footerReference w:type="default" r:id="rId26"/>
      <w:footnotePr>
        <w:numFmt w:val="chicago"/>
        <w:numRestart w:val="eachPage"/>
      </w:foot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4466" w:rsidRDefault="00394466" w:rsidP="008961B3">
      <w:pPr>
        <w:spacing w:after="0" w:line="240" w:lineRule="auto"/>
      </w:pPr>
      <w:r>
        <w:separator/>
      </w:r>
    </w:p>
  </w:endnote>
  <w:endnote w:type="continuationSeparator" w:id="0">
    <w:p w:rsidR="00394466" w:rsidRDefault="00394466" w:rsidP="00896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230169"/>
      <w:docPartObj>
        <w:docPartGallery w:val="Page Numbers (Bottom of Page)"/>
        <w:docPartUnique/>
      </w:docPartObj>
    </w:sdtPr>
    <w:sdtEndPr>
      <w:rPr>
        <w:noProof/>
      </w:rPr>
    </w:sdtEndPr>
    <w:sdtContent>
      <w:p w:rsidR="00394466" w:rsidRDefault="00394466">
        <w:pPr>
          <w:pStyle w:val="Footer"/>
          <w:jc w:val="center"/>
        </w:pPr>
        <w:r>
          <w:fldChar w:fldCharType="begin"/>
        </w:r>
        <w:r>
          <w:instrText xml:space="preserve"> PAGE   \* MERGEFORMAT </w:instrText>
        </w:r>
        <w:r>
          <w:fldChar w:fldCharType="separate"/>
        </w:r>
        <w:r w:rsidR="00592D84">
          <w:rPr>
            <w:noProof/>
          </w:rPr>
          <w:t>18</w:t>
        </w:r>
        <w:r>
          <w:rPr>
            <w:noProof/>
          </w:rPr>
          <w:fldChar w:fldCharType="end"/>
        </w:r>
      </w:p>
    </w:sdtContent>
  </w:sdt>
  <w:p w:rsidR="00394466" w:rsidRDefault="003944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4466" w:rsidRDefault="00394466" w:rsidP="008961B3">
      <w:pPr>
        <w:spacing w:after="0" w:line="240" w:lineRule="auto"/>
      </w:pPr>
      <w:r>
        <w:separator/>
      </w:r>
    </w:p>
  </w:footnote>
  <w:footnote w:type="continuationSeparator" w:id="0">
    <w:p w:rsidR="00394466" w:rsidRDefault="00394466" w:rsidP="008961B3">
      <w:pPr>
        <w:spacing w:after="0" w:line="240" w:lineRule="auto"/>
      </w:pPr>
      <w:r>
        <w:continuationSeparator/>
      </w:r>
    </w:p>
  </w:footnote>
  <w:footnote w:id="1">
    <w:p w:rsidR="00394466" w:rsidRDefault="00394466">
      <w:pPr>
        <w:pStyle w:val="FootnoteText"/>
      </w:pPr>
      <w:r>
        <w:rPr>
          <w:rStyle w:val="FootnoteReference"/>
        </w:rPr>
        <w:footnoteRef/>
      </w:r>
      <w:r>
        <w:t xml:space="preserve"> </w:t>
      </w:r>
      <w:r w:rsidRPr="00A1232F">
        <w:t>Microsoft Academic Grap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466" w:rsidRDefault="00A64341" w:rsidP="008961B3">
    <w:pPr>
      <w:pStyle w:val="Header"/>
      <w:tabs>
        <w:tab w:val="clear" w:pos="4680"/>
        <w:tab w:val="clear" w:pos="9360"/>
        <w:tab w:val="right" w:pos="9072"/>
      </w:tabs>
    </w:pPr>
    <w:r>
      <w:t>2020-10-28</w:t>
    </w:r>
    <w:r w:rsidR="00394466">
      <w:tab/>
    </w:r>
    <w:sdt>
      <w:sdtPr>
        <w:rPr>
          <w:rFonts w:ascii="Arial" w:eastAsia="Times New Roman" w:hAnsi="Arial" w:cs="Arial"/>
          <w:color w:val="000000"/>
          <w:lang w:eastAsia="sv-SE"/>
        </w:rPr>
        <w:alias w:val="Title"/>
        <w:tag w:val=""/>
        <w:id w:val="-1632697125"/>
        <w:placeholder>
          <w:docPart w:val="6DE4ECBBD2794B85BF7A351FCFAC1966"/>
        </w:placeholder>
        <w:dataBinding w:prefixMappings="xmlns:ns0='http://purl.org/dc/elements/1.1/' xmlns:ns1='http://schemas.openxmlformats.org/package/2006/metadata/core-properties' " w:xpath="/ns1:coreProperties[1]/ns0:title[1]" w:storeItemID="{6C3C8BC8-F283-45AE-878A-BAB7291924A1}"/>
        <w:text/>
      </w:sdtPr>
      <w:sdtEndPr/>
      <w:sdtContent>
        <w:r w:rsidR="00394466">
          <w:rPr>
            <w:rFonts w:ascii="Arial" w:eastAsia="Times New Roman" w:hAnsi="Arial" w:cs="Arial"/>
            <w:color w:val="000000"/>
            <w:lang w:eastAsia="sv-SE"/>
          </w:rPr>
          <w:t>Adding Semantic Scholar data to KTH’s ÅBU</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F682DCE"/>
    <w:lvl w:ilvl="0">
      <w:start w:val="1"/>
      <w:numFmt w:val="decimal"/>
      <w:lvlText w:val="%1."/>
      <w:lvlJc w:val="left"/>
      <w:pPr>
        <w:tabs>
          <w:tab w:val="num" w:pos="1492"/>
        </w:tabs>
        <w:ind w:left="1492" w:hanging="360"/>
      </w:pPr>
    </w:lvl>
  </w:abstractNum>
  <w:abstractNum w:abstractNumId="1">
    <w:nsid w:val="FFFFFF7D"/>
    <w:multiLevelType w:val="singleLevel"/>
    <w:tmpl w:val="F1BA1A4E"/>
    <w:lvl w:ilvl="0">
      <w:start w:val="1"/>
      <w:numFmt w:val="decimal"/>
      <w:lvlText w:val="%1."/>
      <w:lvlJc w:val="left"/>
      <w:pPr>
        <w:tabs>
          <w:tab w:val="num" w:pos="1209"/>
        </w:tabs>
        <w:ind w:left="1209" w:hanging="360"/>
      </w:pPr>
    </w:lvl>
  </w:abstractNum>
  <w:abstractNum w:abstractNumId="2">
    <w:nsid w:val="FFFFFF7E"/>
    <w:multiLevelType w:val="singleLevel"/>
    <w:tmpl w:val="0B029962"/>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31B40FB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44CFE1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C24046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FD41F66"/>
    <w:lvl w:ilvl="0">
      <w:start w:val="1"/>
      <w:numFmt w:val="decimal"/>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CD64288"/>
    <w:multiLevelType w:val="multilevel"/>
    <w:tmpl w:val="78C6A3F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9"/>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3szA3tDA1tzA3MrRU0lEKTi0uzszPAykwrwUARHypSSwAAAA="/>
  </w:docVars>
  <w:rsids>
    <w:rsidRoot w:val="008341CA"/>
    <w:rsid w:val="00006244"/>
    <w:rsid w:val="00012CA6"/>
    <w:rsid w:val="000209C1"/>
    <w:rsid w:val="00032DBC"/>
    <w:rsid w:val="00084984"/>
    <w:rsid w:val="00092074"/>
    <w:rsid w:val="000B31F0"/>
    <w:rsid w:val="0011359D"/>
    <w:rsid w:val="00126453"/>
    <w:rsid w:val="00147A2E"/>
    <w:rsid w:val="00183DA0"/>
    <w:rsid w:val="00210E6D"/>
    <w:rsid w:val="00252F7E"/>
    <w:rsid w:val="002A115A"/>
    <w:rsid w:val="00394466"/>
    <w:rsid w:val="00395E5E"/>
    <w:rsid w:val="003A0C02"/>
    <w:rsid w:val="004A5A85"/>
    <w:rsid w:val="0050668A"/>
    <w:rsid w:val="00510C6A"/>
    <w:rsid w:val="00592D84"/>
    <w:rsid w:val="005D6EA8"/>
    <w:rsid w:val="00607DB9"/>
    <w:rsid w:val="00632C78"/>
    <w:rsid w:val="00643CE6"/>
    <w:rsid w:val="006A2D7E"/>
    <w:rsid w:val="00703470"/>
    <w:rsid w:val="007255CC"/>
    <w:rsid w:val="007304FB"/>
    <w:rsid w:val="0073671A"/>
    <w:rsid w:val="007D7F68"/>
    <w:rsid w:val="008341CA"/>
    <w:rsid w:val="00850B5C"/>
    <w:rsid w:val="00895335"/>
    <w:rsid w:val="008961B3"/>
    <w:rsid w:val="008B6822"/>
    <w:rsid w:val="00923F8A"/>
    <w:rsid w:val="009317ED"/>
    <w:rsid w:val="009605BB"/>
    <w:rsid w:val="00A1232F"/>
    <w:rsid w:val="00A24017"/>
    <w:rsid w:val="00A33931"/>
    <w:rsid w:val="00A64341"/>
    <w:rsid w:val="00A71F6D"/>
    <w:rsid w:val="00A775CE"/>
    <w:rsid w:val="00A82627"/>
    <w:rsid w:val="00A9244C"/>
    <w:rsid w:val="00AC567F"/>
    <w:rsid w:val="00BA0854"/>
    <w:rsid w:val="00C1220B"/>
    <w:rsid w:val="00C53D54"/>
    <w:rsid w:val="00C814D6"/>
    <w:rsid w:val="00CF7E6D"/>
    <w:rsid w:val="00D413A1"/>
    <w:rsid w:val="00D7492F"/>
    <w:rsid w:val="00D973F6"/>
    <w:rsid w:val="00DB1E4B"/>
    <w:rsid w:val="00DC0132"/>
    <w:rsid w:val="00DD05A3"/>
    <w:rsid w:val="00DD4547"/>
    <w:rsid w:val="00DE0CC5"/>
    <w:rsid w:val="00E0255E"/>
    <w:rsid w:val="00E02C1D"/>
    <w:rsid w:val="00E12CBB"/>
    <w:rsid w:val="00EA579D"/>
    <w:rsid w:val="00EC7ADE"/>
    <w:rsid w:val="00EE5349"/>
    <w:rsid w:val="00F03B41"/>
    <w:rsid w:val="00F82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47381">
      <w:bodyDiv w:val="1"/>
      <w:marLeft w:val="0"/>
      <w:marRight w:val="0"/>
      <w:marTop w:val="0"/>
      <w:marBottom w:val="0"/>
      <w:divBdr>
        <w:top w:val="none" w:sz="0" w:space="0" w:color="auto"/>
        <w:left w:val="none" w:sz="0" w:space="0" w:color="auto"/>
        <w:bottom w:val="none" w:sz="0" w:space="0" w:color="auto"/>
        <w:right w:val="none" w:sz="0" w:space="0" w:color="auto"/>
      </w:divBdr>
    </w:div>
    <w:div w:id="385226633">
      <w:bodyDiv w:val="1"/>
      <w:marLeft w:val="0"/>
      <w:marRight w:val="0"/>
      <w:marTop w:val="0"/>
      <w:marBottom w:val="0"/>
      <w:divBdr>
        <w:top w:val="none" w:sz="0" w:space="0" w:color="auto"/>
        <w:left w:val="none" w:sz="0" w:space="0" w:color="auto"/>
        <w:bottom w:val="none" w:sz="0" w:space="0" w:color="auto"/>
        <w:right w:val="none" w:sz="0" w:space="0" w:color="auto"/>
      </w:divBdr>
    </w:div>
    <w:div w:id="1633513907">
      <w:bodyDiv w:val="1"/>
      <w:marLeft w:val="0"/>
      <w:marRight w:val="0"/>
      <w:marTop w:val="0"/>
      <w:marBottom w:val="0"/>
      <w:divBdr>
        <w:top w:val="none" w:sz="0" w:space="0" w:color="auto"/>
        <w:left w:val="none" w:sz="0" w:space="0" w:color="auto"/>
        <w:bottom w:val="none" w:sz="0" w:space="0" w:color="auto"/>
        <w:right w:val="none" w:sz="0" w:space="0" w:color="auto"/>
      </w:divBdr>
    </w:div>
    <w:div w:id="189087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2-public-api-prod.us-west-2.elasticbeanstalk.com/corpus/download/" TargetMode="External"/><Relationship Id="rId7" Type="http://schemas.openxmlformats.org/officeDocument/2006/relationships/footnotes" Target="footnotes.xml"/><Relationship Id="rId12" Type="http://schemas.openxmlformats.org/officeDocument/2006/relationships/hyperlink" Target="https://www.semanticscholar.org/author/Gerald-Q.-Maguire/1681232" TargetMode="External"/><Relationship Id="rId17" Type="http://schemas.openxmlformats.org/officeDocument/2006/relationships/hyperlink" Target="https://api.semanticscholar.org/v1/author/1681232"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api.semanticscholar.org/v1/author/%5bS2AuthorId" TargetMode="Externa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2-public-api-prod.us-west-2.elasticbeanstalk.com/corpus/" TargetMode="Externa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github.com/allenai/s2orc" TargetMode="External"/><Relationship Id="rId28" Type="http://schemas.openxmlformats.org/officeDocument/2006/relationships/glossaryDocument" Target="glossary/document.xml"/><Relationship Id="rId10" Type="http://schemas.openxmlformats.org/officeDocument/2006/relationships/hyperlink" Target="http://s2-public-api-prod.us-west-2.elasticbeanstalk.com" TargetMode="External"/><Relationship Id="rId19" Type="http://schemas.openxmlformats.org/officeDocument/2006/relationships/hyperlink" Target="https://api.semanticscholar.org/v1/paper/fb5d1bb23724d9a5a5eae036a2e3cf291cac2c1b" TargetMode="External"/><Relationship Id="rId4" Type="http://schemas.microsoft.com/office/2007/relationships/stylesWithEffects" Target="stylesWithEffects.xml"/><Relationship Id="rId9" Type="http://schemas.openxmlformats.org/officeDocument/2006/relationships/hyperlink" Target="mailto:haridi@kth.se" TargetMode="External"/><Relationship Id="rId14" Type="http://schemas.openxmlformats.org/officeDocument/2006/relationships/image" Target="media/image2.png"/><Relationship Id="rId22" Type="http://schemas.openxmlformats.org/officeDocument/2006/relationships/hyperlink" Target="http://s2-public-api-prod.us-west-2.elasticbeanstalk.com/corpus/" TargetMode="Externa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DE4ECBBD2794B85BF7A351FCFAC1966"/>
        <w:category>
          <w:name w:val="General"/>
          <w:gallery w:val="placeholder"/>
        </w:category>
        <w:types>
          <w:type w:val="bbPlcHdr"/>
        </w:types>
        <w:behaviors>
          <w:behavior w:val="content"/>
        </w:behaviors>
        <w:guid w:val="{6F87DE39-0E1A-4413-A2FF-689D92E21D59}"/>
      </w:docPartPr>
      <w:docPartBody>
        <w:p w:rsidR="00035411" w:rsidRDefault="00352DC1">
          <w:r w:rsidRPr="000A6775">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DC1"/>
    <w:rsid w:val="00035411"/>
    <w:rsid w:val="00352DC1"/>
    <w:rsid w:val="00DB77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3514710-A4DD-4E19-B075-28670784D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1</TotalTime>
  <Pages>23</Pages>
  <Words>5476</Words>
  <Characters>3121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Adding Semantic Scholar data to KTH’s ÅBU</vt:lpstr>
    </vt:vector>
  </TitlesOfParts>
  <Company/>
  <LinksUpToDate>false</LinksUpToDate>
  <CharactersWithSpaces>36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ng Semantic Scholar data to KTH’s ÅBU</dc:title>
  <dc:creator>maguire</dc:creator>
  <cp:lastModifiedBy>maguire</cp:lastModifiedBy>
  <cp:revision>34</cp:revision>
  <dcterms:created xsi:type="dcterms:W3CDTF">2020-10-22T14:34:00Z</dcterms:created>
  <dcterms:modified xsi:type="dcterms:W3CDTF">2020-10-28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cGXF8vIl"/&gt;&lt;style id="http://people.kth.se/~maguire/ExampleStyle-with-access.csl" hasBibliography="1" bibliographyStyleHasBeenSet="1"/&gt;&lt;prefs&gt;&lt;pref name="fieldType" value="Field"/&gt;&lt;/prefs&gt;&lt;/data&gt;</vt:lpwstr>
  </property>
</Properties>
</file>